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8719BA3" w:rsidR="00E97402" w:rsidRDefault="001B1873">
      <w:pPr>
        <w:pStyle w:val="Ttulo"/>
        <w:framePr w:wrap="notBeside"/>
      </w:pPr>
      <w:r>
        <w:t>Multi</w:t>
      </w:r>
      <w:r w:rsidR="00C11CA3">
        <w:t>view</w:t>
      </w:r>
      <w:r w:rsidR="008602DA" w:rsidRPr="008602DA">
        <w:t xml:space="preserve"> banknote recognition with component and shape analysis</w:t>
      </w:r>
    </w:p>
    <w:p w14:paraId="57A655BF" w14:textId="71EE3C11" w:rsidR="00E97402" w:rsidRDefault="008602DA">
      <w:pPr>
        <w:pStyle w:val="Authors"/>
        <w:framePr w:wrap="notBeside"/>
      </w:pPr>
      <w:r>
        <w:t>Carlos Miguel Correia da Costa</w:t>
      </w:r>
    </w:p>
    <w:p w14:paraId="23345CB3" w14:textId="1374041C" w:rsidR="00E97402" w:rsidRPr="00457414" w:rsidRDefault="00E97402">
      <w:pPr>
        <w:pStyle w:val="Abstract"/>
      </w:pPr>
      <w:r>
        <w:rPr>
          <w:i/>
          <w:iCs/>
        </w:rPr>
        <w:t>Abstract</w:t>
      </w:r>
      <w:r w:rsidR="006733A4">
        <w:t>—</w:t>
      </w:r>
      <w:proofErr w:type="gramStart"/>
      <w:r w:rsidR="00606C36">
        <w:t>Robust</w:t>
      </w:r>
      <w:proofErr w:type="gramEnd"/>
      <w:r w:rsidR="006733A4">
        <w:t xml:space="preserve"> banknote recognition in different perspective views and in </w:t>
      </w:r>
      <w:r w:rsidR="00606C36">
        <w:t xml:space="preserve">dynamic </w:t>
      </w:r>
      <w:r w:rsidR="006733A4">
        <w:t xml:space="preserve">lighting conditions </w:t>
      </w:r>
      <w:r w:rsidR="00606C36">
        <w:t>is a critical component in assistive systems for visually impaired people</w:t>
      </w:r>
      <w:r w:rsidR="00457414">
        <w:t>.</w:t>
      </w:r>
      <w:r w:rsidR="00CF2806">
        <w:t xml:space="preserve"> It also </w:t>
      </w:r>
      <w:r w:rsidR="0049619D">
        <w:t>has an important role in improving</w:t>
      </w:r>
      <w:r w:rsidR="00CF2806">
        <w:t xml:space="preserve"> the security of ATM maintenance procedures and </w:t>
      </w:r>
      <w:r w:rsidR="0049619D">
        <w:t>in increasing the confidence in the result</w:t>
      </w:r>
      <w:r w:rsidR="00CE34BA">
        <w:t>s</w:t>
      </w:r>
      <w:r w:rsidR="0049619D">
        <w:t xml:space="preserve"> computed by</w:t>
      </w:r>
      <w:r w:rsidR="00CF2806">
        <w:t xml:space="preserve"> automatic banknote counting machines. </w:t>
      </w:r>
      <w:r w:rsidR="00F0402F">
        <w:t>Moreover</w:t>
      </w:r>
      <w:r w:rsidR="00DC39A5">
        <w:t>, with the proper hardware</w:t>
      </w:r>
      <w:r w:rsidR="0049619D">
        <w:t>,</w:t>
      </w:r>
      <w:r w:rsidR="00DC39A5">
        <w:t xml:space="preserve"> it can be an effect</w:t>
      </w:r>
      <w:r w:rsidR="0049619D">
        <w:t>ive</w:t>
      </w:r>
      <w:r w:rsidR="00DC39A5">
        <w:t xml:space="preserve"> way to detect counterfeit banknotes.</w:t>
      </w:r>
      <w:r w:rsidR="002A278B">
        <w:t xml:space="preserve"> With these applications in mind, it was developed a system </w:t>
      </w:r>
      <w:r w:rsidR="0067612D">
        <w:t xml:space="preserve">that can recognize </w:t>
      </w:r>
      <w:r w:rsidR="000128C9">
        <w:t xml:space="preserve">multiple </w:t>
      </w:r>
      <w:r w:rsidR="002A278B">
        <w:t xml:space="preserve">banknotes </w:t>
      </w:r>
      <w:r w:rsidR="0067612D">
        <w:t xml:space="preserve">in different perspective views and scales, even when they are part of cluttered environments in which the lighting conditions may vary considerably. The system is also able to recognize banknotes that are partially visible, folded, wrinkled or even worn by usage. </w:t>
      </w:r>
      <w:r w:rsidR="00CE34BA">
        <w:t xml:space="preserve">To accomplish this task, the system is based in image processing algorithms, such as feature detection, description and matching. To improve the confidence in the recognition results, the contour of the banknotes is computed using a homography, and its shape is analyzed to make </w:t>
      </w:r>
      <w:r w:rsidR="00D62958">
        <w:t xml:space="preserve">sure that it </w:t>
      </w:r>
      <w:r w:rsidR="00CE34BA">
        <w:t>belong</w:t>
      </w:r>
      <w:r w:rsidR="00D62958">
        <w:t>s</w:t>
      </w:r>
      <w:r w:rsidR="00CE34BA">
        <w:t xml:space="preserve"> to a banknote. The system was tested with 82</w:t>
      </w:r>
      <w:r w:rsidR="00AD1565">
        <w:t xml:space="preserve"> test</w:t>
      </w:r>
      <w:r w:rsidR="00CE34BA">
        <w:t xml:space="preserve"> </w:t>
      </w:r>
      <w:r w:rsidR="000128C9">
        <w:t xml:space="preserve">images, and all </w:t>
      </w:r>
      <w:r w:rsidR="00AD1565">
        <w:t xml:space="preserve">Euro </w:t>
      </w:r>
      <w:r w:rsidR="000128C9">
        <w:t>banknotes were successfully recognize</w:t>
      </w:r>
      <w:r w:rsidR="00EA686F">
        <w:t>d</w:t>
      </w:r>
      <w:r w:rsidR="000128C9">
        <w:t xml:space="preserve">, even when there were several </w:t>
      </w:r>
      <w:r w:rsidR="00EA686F">
        <w:t>bank</w:t>
      </w:r>
      <w:r w:rsidR="000128C9">
        <w:t>notes in the same test image, and they were partially occluded.</w:t>
      </w:r>
    </w:p>
    <w:p w14:paraId="2AD5107A" w14:textId="77777777" w:rsidR="00E97402" w:rsidRDefault="00E97402"/>
    <w:p w14:paraId="4AE5DCCE" w14:textId="2EF12522" w:rsidR="00E97402" w:rsidRDefault="00E97402">
      <w:pPr>
        <w:pStyle w:val="IndexTerms"/>
      </w:pPr>
      <w:bookmarkStart w:id="0" w:name="PointTmp"/>
      <w:r>
        <w:rPr>
          <w:i/>
          <w:iCs/>
        </w:rPr>
        <w:t>Index Terms</w:t>
      </w:r>
      <w:r>
        <w:t>—</w:t>
      </w:r>
      <w:r w:rsidR="00AD1565">
        <w:t>Banknote recognition</w:t>
      </w:r>
      <w:r w:rsidR="005F4A7C">
        <w:t xml:space="preserve">, feature detection, feature description, feature matching, inliers filtering, </w:t>
      </w:r>
      <w:r w:rsidR="00D825D4">
        <w:t>m</w:t>
      </w:r>
      <w:r w:rsidR="005F4A7C">
        <w:t>ultiview recognition, noise reduction, shape analysis</w:t>
      </w:r>
    </w:p>
    <w:p w14:paraId="6F54A56C" w14:textId="2EF12522" w:rsidR="00E97402" w:rsidRDefault="00E97402"/>
    <w:bookmarkEnd w:id="0"/>
    <w:p w14:paraId="1D5B113B" w14:textId="77777777" w:rsidR="00E97402" w:rsidRDefault="00E97402">
      <w:pPr>
        <w:pStyle w:val="Cabealho1"/>
      </w:pPr>
      <w:r>
        <w:t>I</w:t>
      </w:r>
      <w:r>
        <w:rPr>
          <w:sz w:val="16"/>
          <w:szCs w:val="16"/>
        </w:rPr>
        <w:t>NTRODUCTION</w:t>
      </w:r>
    </w:p>
    <w:p w14:paraId="49B0B49D" w14:textId="258E3067" w:rsidR="00E97402" w:rsidRDefault="009B1B7B">
      <w:pPr>
        <w:pStyle w:val="Text"/>
        <w:keepNext/>
        <w:framePr w:dropCap="drop" w:lines="2" w:wrap="auto" w:vAnchor="text" w:hAnchor="text"/>
        <w:spacing w:line="480" w:lineRule="exact"/>
        <w:ind w:firstLine="0"/>
        <w:rPr>
          <w:smallCaps/>
          <w:position w:val="-3"/>
          <w:sz w:val="56"/>
          <w:szCs w:val="56"/>
        </w:rPr>
      </w:pPr>
      <w:r>
        <w:rPr>
          <w:position w:val="-3"/>
          <w:sz w:val="56"/>
          <w:szCs w:val="56"/>
        </w:rPr>
        <w:t>B</w:t>
      </w:r>
    </w:p>
    <w:p w14:paraId="5C252310" w14:textId="1D102399" w:rsidR="007F6821" w:rsidRDefault="009B1B7B">
      <w:pPr>
        <w:pStyle w:val="Text"/>
        <w:ind w:firstLine="0"/>
      </w:pPr>
      <w:r>
        <w:rPr>
          <w:smallCaps/>
        </w:rPr>
        <w:t>anknotes</w:t>
      </w:r>
      <w:r w:rsidR="00E97402">
        <w:t xml:space="preserve"> </w:t>
      </w:r>
      <w:r>
        <w:t>play a critical role in our trading society, and although digital currency is becoming more popular, physical banknotes still account for a large amount of the local transactions</w:t>
      </w:r>
      <w:r w:rsidR="00E97402">
        <w:t>.</w:t>
      </w:r>
      <w:r w:rsidR="007F6821">
        <w:t xml:space="preserve"> As such, systems that are able to recognize banknotes can be applied to </w:t>
      </w:r>
      <w:r w:rsidR="005A042C">
        <w:t>aid</w:t>
      </w:r>
      <w:r w:rsidR="007F6821">
        <w:t xml:space="preserve"> in the manipulation of this type of currency.</w:t>
      </w:r>
    </w:p>
    <w:p w14:paraId="1B0DBD02" w14:textId="766DDCCD" w:rsidR="00E97402" w:rsidRDefault="00A206AF" w:rsidP="007F6821">
      <w:pPr>
        <w:pStyle w:val="Text"/>
      </w:pPr>
      <w:r>
        <w:t>These kind of</w:t>
      </w:r>
      <w:r w:rsidR="007F6821">
        <w:t xml:space="preserve"> systems are critical to visually impaired people, since they allow them to be more independent while avoiding the help of untrusted people. </w:t>
      </w:r>
      <w:r w:rsidR="00EC4CE0">
        <w:t xml:space="preserve">Also, </w:t>
      </w:r>
      <w:r w:rsidR="0016768F">
        <w:t>they</w:t>
      </w:r>
      <w:r w:rsidR="00EC4CE0">
        <w:t xml:space="preserve"> can increase the security and reliability of ATMs</w:t>
      </w:r>
      <w:r w:rsidR="00DC1F18">
        <w:t xml:space="preserve"> </w:t>
      </w:r>
      <w:r w:rsidR="00DC1F18">
        <w:fldChar w:fldCharType="begin" w:fldLock="1"/>
      </w:r>
      <w:r w:rsidR="006A1855">
        <w:instrText>ADDIN CSL_CITATION { "citationItems" : [ { "id" : "ITEM-1", "itemData" : { "author" : [ { "dropping-particle" : "", "family" : "Sako", "given" : "H", "non-dropping-particle" : "", "parse-names" : false, "suffix" : "" }, { "dropping-particle" : "", "family" : "Watanabe", "given" : "T", "non-dropping-particle" : "", "parse-names" : false, "suffix" : "" } ], "container-title" : "Machine Vision and \u2026", "id" : "ITEM-1", "issued" : { "date-parts" : [ [ "2007" ] ] }, "title" : "Self-Defense-Technologies for Automated Teller Machines", "type" : "article-journal" }, "uris" : [ "http://www.mendeley.com/documents/?uuid=dea0d2fa-fe63-41b5-973e-7c6db893fc64" ] } ], "mendeley" : { "previouslyFormattedCitation" : "[1]" }, "properties" : { "noteIndex" : 0 }, "schema" : "https://github.com/citation-style-language/schema/raw/master/csl-citation.json" }</w:instrText>
      </w:r>
      <w:r w:rsidR="00DC1F18">
        <w:fldChar w:fldCharType="separate"/>
      </w:r>
      <w:r w:rsidR="00DC1F18" w:rsidRPr="00DC1F18">
        <w:rPr>
          <w:noProof/>
        </w:rPr>
        <w:t>[1]</w:t>
      </w:r>
      <w:r w:rsidR="00DC1F18">
        <w:fldChar w:fldCharType="end"/>
      </w:r>
      <w:r w:rsidR="00EC4CE0">
        <w:t>, by making sure the maintenance operations are performed correctly and the valid banknotes are not replaced with counterfeits. Other less critical applications are related with automatic sorting and counting of banknotes to speedup transactions and money transfers.</w:t>
      </w:r>
    </w:p>
    <w:p w14:paraId="7918C49F" w14:textId="699BDD96" w:rsidR="00E97402" w:rsidRDefault="00C72DF4">
      <w:pPr>
        <w:pStyle w:val="Text"/>
      </w:pPr>
      <w:r>
        <w:t>For t</w:t>
      </w:r>
      <w:r w:rsidR="00BC0E4E">
        <w:t>hese types of systems to be effective and useful</w:t>
      </w:r>
      <w:r>
        <w:t>, they</w:t>
      </w:r>
      <w:r w:rsidR="00BC0E4E">
        <w:t xml:space="preserve"> must be able to recognize the banknotes in several</w:t>
      </w:r>
      <w:r w:rsidR="00F0402F">
        <w:t xml:space="preserve"> perspective views, scale dimensions, and should </w:t>
      </w:r>
      <w:r w:rsidR="004C5F50">
        <w:t xml:space="preserve">also </w:t>
      </w:r>
      <w:r w:rsidR="00F0402F">
        <w:t xml:space="preserve">tolerate cluttered environments with different lighting conditions. Besides these critical requirements, in order to be properly used to help visually impaired people, </w:t>
      </w:r>
      <w:r w:rsidR="0016768F">
        <w:t>they</w:t>
      </w:r>
      <w:r w:rsidR="00F0402F">
        <w:t xml:space="preserve"> should also be able to recognize folded, wrinkled and worn banknotes.</w:t>
      </w:r>
    </w:p>
    <w:p w14:paraId="53A3B1B6" w14:textId="4DBBA509" w:rsidR="00F0402F" w:rsidRDefault="00692B4A">
      <w:pPr>
        <w:pStyle w:val="Text"/>
      </w:pPr>
      <w:r>
        <w:t>For the</w:t>
      </w:r>
      <w:r w:rsidR="00F0402F">
        <w:t xml:space="preserve"> implement</w:t>
      </w:r>
      <w:r>
        <w:t>ation of</w:t>
      </w:r>
      <w:r w:rsidR="00F0402F">
        <w:t xml:space="preserve"> </w:t>
      </w:r>
      <w:r>
        <w:t>the</w:t>
      </w:r>
      <w:r w:rsidR="0016768F">
        <w:t xml:space="preserve"> robust banknote recognition system</w:t>
      </w:r>
      <w:r w:rsidR="00324458">
        <w:t xml:space="preserve">, the input images </w:t>
      </w:r>
      <w:r>
        <w:t>are</w:t>
      </w:r>
      <w:r w:rsidR="00324458">
        <w:t xml:space="preserve"> preprocessed to remove environment noise and improve contrast and brightness. Then important keypoints and their associated descriptors </w:t>
      </w:r>
      <w:r>
        <w:t>are</w:t>
      </w:r>
      <w:r w:rsidR="00324458">
        <w:t xml:space="preserve"> computed, to later be used to find the best matching in a database of valid banknotes. The correct matching of keypoint descriptors is critical to </w:t>
      </w:r>
      <w:r w:rsidR="009F4083">
        <w:t>ensure</w:t>
      </w:r>
      <w:r w:rsidR="00324458">
        <w:t xml:space="preserve"> the </w:t>
      </w:r>
      <w:r w:rsidR="009F4083">
        <w:t>proper</w:t>
      </w:r>
      <w:r w:rsidR="00324458">
        <w:t xml:space="preserve"> recognition of the banknotes. As such, methods to filter the inliers from the matches </w:t>
      </w:r>
      <w:r>
        <w:t>are</w:t>
      </w:r>
      <w:r w:rsidR="00324458">
        <w:t xml:space="preserve"> employed. There are several techniques to perform such filtering, </w:t>
      </w:r>
      <w:r w:rsidR="005375D8">
        <w:t xml:space="preserve">such as the ratio test (presented in section 7.1 of </w:t>
      </w:r>
      <w:r w:rsidR="005375D8">
        <w:fldChar w:fldCharType="begin" w:fldLock="1"/>
      </w:r>
      <w:r w:rsidR="006A1855">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2]" }, "properties" : { "noteIndex" : 0 }, "schema" : "https://github.com/citation-style-language/schema/raw/master/csl-citation.json" }</w:instrText>
      </w:r>
      <w:r w:rsidR="005375D8">
        <w:fldChar w:fldCharType="separate"/>
      </w:r>
      <w:r w:rsidR="00DC1F18" w:rsidRPr="00DC1F18">
        <w:rPr>
          <w:noProof/>
        </w:rPr>
        <w:t>[2]</w:t>
      </w:r>
      <w:r w:rsidR="005375D8">
        <w:fldChar w:fldCharType="end"/>
      </w:r>
      <w:r w:rsidR="005375D8">
        <w:t>) and the homography outlier removal (chapter 3 of</w:t>
      </w:r>
      <w:r w:rsidR="0052464E">
        <w:t xml:space="preserve"> </w:t>
      </w:r>
      <w:r w:rsidR="0052464E">
        <w:fldChar w:fldCharType="begin" w:fldLock="1"/>
      </w:r>
      <w:r w:rsidR="006A1855">
        <w:instrText>ADDIN CSL_CITATION { "citationItems" : [ { "id" : "ITEM-1", "itemData" : { "author" : [ { "dropping-particle" : "", "family" : "Baggio", "given" : "DL", "non-dropping-particle" : "", "parse-names" : false, "suffix" : "" }, { "dropping-particle" : "", "family" : "Emami", "given" : "S", "non-dropping-particle" : "", "parse-names" : false, "suffix" : "" }, { "dropping-particle" : "", "family" : "Escriv\u00e1", "given" : "DM", "non-dropping-particle" : "", "parse-names" : false, "suffix" : "" } ], "id" : "ITEM-1", "issued" : { "date-parts" : [ [ "2012" ] ] }, "title" : "Mastering OpenCV with Practical Computer Vision Projects", "type" : "book" }, "uris" : [ "http://www.mendeley.com/documents/?uuid=60e7caeb-c09c-4907-955f-5a5d464a7df2" ] } ], "mendeley" : { "previouslyFormattedCitation" : "[3]" }, "properties" : { "noteIndex" : 0 }, "schema" : "https://github.com/citation-style-language/schema/raw/master/csl-citation.json" }</w:instrText>
      </w:r>
      <w:r w:rsidR="0052464E">
        <w:fldChar w:fldCharType="separate"/>
      </w:r>
      <w:r w:rsidR="00DC1F18" w:rsidRPr="00DC1F18">
        <w:rPr>
          <w:noProof/>
        </w:rPr>
        <w:t>[3]</w:t>
      </w:r>
      <w:r w:rsidR="0052464E">
        <w:fldChar w:fldCharType="end"/>
      </w:r>
      <w:r w:rsidR="005375D8">
        <w:t>).</w:t>
      </w:r>
      <w:r w:rsidR="006B378F">
        <w:t xml:space="preserve"> Although these techniques can yield very good results, a postprocessing analysis </w:t>
      </w:r>
      <w:r>
        <w:t>is</w:t>
      </w:r>
      <w:r w:rsidR="006B378F">
        <w:t xml:space="preserve"> applied to make sure the results obtained are really banknotes. This is related to the fact that the matching of several parts of wrinkle banknotes may result in the recognition of multiple instances of the same banknote. </w:t>
      </w:r>
      <w:r w:rsidR="0055418E">
        <w:t>In addition</w:t>
      </w:r>
      <w:r w:rsidR="006B378F">
        <w:t xml:space="preserve">, images similar </w:t>
      </w:r>
      <w:r w:rsidR="007C07D2">
        <w:t>to</w:t>
      </w:r>
      <w:r w:rsidR="006B378F">
        <w:t xml:space="preserve"> banknotes or from other countries banknotes may yield incorrect </w:t>
      </w:r>
      <w:r w:rsidR="005B237E">
        <w:t xml:space="preserve">partial </w:t>
      </w:r>
      <w:r w:rsidR="006B378F">
        <w:t>matches. As such</w:t>
      </w:r>
      <w:r w:rsidR="0055418E">
        <w:t>,</w:t>
      </w:r>
      <w:r w:rsidR="007C07D2">
        <w:t xml:space="preserve"> this postprocessing phase is critical to </w:t>
      </w:r>
      <w:r w:rsidR="0055418E">
        <w:t>ensure</w:t>
      </w:r>
      <w:r w:rsidR="007C07D2">
        <w:t xml:space="preserve"> the correct recognition of the banknotes. </w:t>
      </w:r>
      <w:r w:rsidR="005B237E">
        <w:t>It</w:t>
      </w:r>
      <w:r>
        <w:t xml:space="preserve"> </w:t>
      </w:r>
      <w:r w:rsidR="007C07D2">
        <w:t>start</w:t>
      </w:r>
      <w:r>
        <w:t>s</w:t>
      </w:r>
      <w:r w:rsidR="007C07D2">
        <w:t xml:space="preserve"> by computing the banknote contour using the </w:t>
      </w:r>
      <w:r w:rsidR="00D74DD8">
        <w:t>retrieved</w:t>
      </w:r>
      <w:r w:rsidR="007C07D2">
        <w:t xml:space="preserve"> homography</w:t>
      </w:r>
      <w:r w:rsidR="0055418E">
        <w:t>,</w:t>
      </w:r>
      <w:r w:rsidR="007C07D2">
        <w:t xml:space="preserve"> and then remove</w:t>
      </w:r>
      <w:r>
        <w:t>s</w:t>
      </w:r>
      <w:r w:rsidR="007C07D2">
        <w:t xml:space="preserve"> any result that has a convex contour, or</w:t>
      </w:r>
      <w:r w:rsidR="0055418E">
        <w:t xml:space="preserve"> has</w:t>
      </w:r>
      <w:r w:rsidR="007C07D2">
        <w:t xml:space="preserve"> its area, circularity and aspect ratio </w:t>
      </w:r>
      <w:r w:rsidR="0055418E">
        <w:t>outside the</w:t>
      </w:r>
      <w:r w:rsidR="007C07D2">
        <w:t xml:space="preserve"> acceptable ranges for banknotes.</w:t>
      </w:r>
      <w:r w:rsidR="00D74DD8">
        <w:t xml:space="preserve"> </w:t>
      </w:r>
      <w:r w:rsidR="005D76AD">
        <w:t xml:space="preserve">To detect multiple banknotes in the same image, the inliers of the last recognized banknote </w:t>
      </w:r>
      <w:r>
        <w:t>are</w:t>
      </w:r>
      <w:r w:rsidR="005D76AD">
        <w:t xml:space="preserve"> removed and the process presented earlier </w:t>
      </w:r>
      <w:r>
        <w:t xml:space="preserve">is </w:t>
      </w:r>
      <w:r w:rsidR="005D76AD">
        <w:t>repeated until t</w:t>
      </w:r>
      <w:r>
        <w:t>here are no more valid matches.</w:t>
      </w:r>
    </w:p>
    <w:p w14:paraId="4D4A7080" w14:textId="160CD5C4" w:rsidR="00D74DD8" w:rsidRDefault="00D74DD8">
      <w:pPr>
        <w:pStyle w:val="Text"/>
      </w:pPr>
      <w:r>
        <w:t xml:space="preserve">In the </w:t>
      </w:r>
      <w:r w:rsidR="00692B4A">
        <w:t xml:space="preserve">following section it </w:t>
      </w:r>
      <w:r w:rsidR="00366CEB">
        <w:t xml:space="preserve">will be presented </w:t>
      </w:r>
      <w:r w:rsidR="00692B4A">
        <w:t>an overview of the several approaches that can be used to perform banknote recognition. In section III a detailed description of the implementation will be provided. In section IV the representative r</w:t>
      </w:r>
      <w:r w:rsidR="008802CA">
        <w:t>esults of the recognition</w:t>
      </w:r>
      <w:r w:rsidR="00692B4A">
        <w:t xml:space="preserve"> system will be provided and in section V it will be </w:t>
      </w:r>
      <w:r w:rsidR="00A07B0E">
        <w:t>discussed the robustness of the system.</w:t>
      </w:r>
    </w:p>
    <w:p w14:paraId="463C123B" w14:textId="63D2C3E8" w:rsidR="008A3C23" w:rsidRDefault="00457414" w:rsidP="001F4C5C">
      <w:pPr>
        <w:pStyle w:val="Cabealho1"/>
      </w:pPr>
      <w:r>
        <w:t>Related work</w:t>
      </w:r>
    </w:p>
    <w:p w14:paraId="49175FF2" w14:textId="15988A6F" w:rsidR="009D185C" w:rsidRDefault="009D185C" w:rsidP="00457414">
      <w:pPr>
        <w:pStyle w:val="Text"/>
      </w:pPr>
      <w:r>
        <w:t>There are several approaches that can be used to successfully recognize banknotes</w:t>
      </w:r>
      <w:r w:rsidR="00DC1F18">
        <w:t xml:space="preserve"> </w:t>
      </w:r>
      <w:r w:rsidR="00DC1F18">
        <w:fldChar w:fldCharType="begin" w:fldLock="1"/>
      </w:r>
      <w:r w:rsidR="006A1855">
        <w:instrText>ADDIN CSL_CITATION { "citationItems" : [ { "id" : "ITEM-1", "itemData" : { "author" : [ { "dropping-particle" : "", "family" : "Pawade", "given" : "D", "non-dropping-particle" : "", "parse-names" : false, "suffix" : "" } ], "container-title" : "International \u2026", "id" : "ITEM-1", "issued" : { "date-parts" : [ [ "2013" ] ] }, "title" : "Comparative Study of Different Paper Currency and Coin Currency Recognition Method", "type" : "article-journal" }, "uris" : [ "http://www.mendeley.com/documents/?uuid=8a678b1a-2239-4a1d-84ea-bd8458e21dd0" ] } ], "mendeley" : { "previouslyFormattedCitation" : "[4]" }, "properties" : { "noteIndex" : 0 }, "schema" : "https://github.com/citation-style-language/schema/raw/master/csl-citation.json" }</w:instrText>
      </w:r>
      <w:r w:rsidR="00DC1F18">
        <w:fldChar w:fldCharType="separate"/>
      </w:r>
      <w:r w:rsidR="00DC1F18" w:rsidRPr="00DC1F18">
        <w:rPr>
          <w:noProof/>
        </w:rPr>
        <w:t>[4]</w:t>
      </w:r>
      <w:r w:rsidR="00DC1F18">
        <w:fldChar w:fldCharType="end"/>
      </w:r>
      <w:r>
        <w:t>, and they range from simple but less robust techniques to more advanced and accurate systems.</w:t>
      </w:r>
    </w:p>
    <w:p w14:paraId="4D146B54" w14:textId="07B72402" w:rsidR="00BF0C69" w:rsidRDefault="009D185C" w:rsidP="00457414">
      <w:pPr>
        <w:pStyle w:val="Text"/>
      </w:pPr>
      <w:r>
        <w:t xml:space="preserve">The simplest technique is to use template matching to try to find the banknotes in the image by simple bitmap comparison. </w:t>
      </w:r>
      <w:r>
        <w:lastRenderedPageBreak/>
        <w:t xml:space="preserve">But this has the problem that both the reference banknotes and targets in the image </w:t>
      </w:r>
      <w:r w:rsidR="00AB6120">
        <w:t xml:space="preserve">must </w:t>
      </w:r>
      <w:r>
        <w:t>have the same size and per</w:t>
      </w:r>
      <w:r w:rsidR="00AB6120">
        <w:t>s</w:t>
      </w:r>
      <w:r>
        <w:t>pective</w:t>
      </w:r>
      <w:r w:rsidR="00215657">
        <w:t xml:space="preserve"> view</w:t>
      </w:r>
      <w:r>
        <w:t>.</w:t>
      </w:r>
      <w:r w:rsidR="00AB6120">
        <w:t xml:space="preserve"> To mitigate this restriction, the comparison could be done in several scales and orientations</w:t>
      </w:r>
      <w:r w:rsidR="00215657">
        <w:t>,</w:t>
      </w:r>
      <w:r w:rsidR="00AB6120">
        <w:t xml:space="preserve"> but it wouldn’t be very efficient.</w:t>
      </w:r>
      <w:r w:rsidR="00005906">
        <w:t xml:space="preserve"> The dynamic template matching </w:t>
      </w:r>
      <w:r w:rsidR="00AB6120">
        <w:t xml:space="preserve">proposed in </w:t>
      </w:r>
      <w:r w:rsidR="00AB6120">
        <w:fldChar w:fldCharType="begin" w:fldLock="1"/>
      </w:r>
      <w:r w:rsidR="006A1855">
        <w:instrText>ADDIN CSL_CITATION { "citationItems" : [ { "id" : "ITEM-1", "itemData" : { "author" : [ { "dropping-particle" : "", "family" : "Nishimura", "given" : "K", "non-dropping-particle" : "", "parse-names" : false, "suffix" : "" } ], "container-title" : "ICCAS-SICE, 2009", "id" : "ITEM-1", "issued" : { "date-parts" : [ [ "2009" ] ] }, "title" : "Banknote recognition based on continuous change in strictness of examination", "type" : "article-journal" }, "uris" : [ "http://www.mendeley.com/documents/?uuid=ff4c7354-83b4-4762-9ae8-66bcedec4ee8" ] } ], "mendeley" : { "previouslyFormattedCitation" : "[5]" }, "properties" : { "noteIndex" : 0 }, "schema" : "https://github.com/citation-style-language/schema/raw/master/csl-citation.json" }</w:instrText>
      </w:r>
      <w:r w:rsidR="00AB6120">
        <w:fldChar w:fldCharType="separate"/>
      </w:r>
      <w:r w:rsidR="00DC1F18" w:rsidRPr="00DC1F18">
        <w:rPr>
          <w:noProof/>
        </w:rPr>
        <w:t>[5]</w:t>
      </w:r>
      <w:r w:rsidR="00AB6120">
        <w:fldChar w:fldCharType="end"/>
      </w:r>
      <w:r w:rsidR="00AB6120">
        <w:t xml:space="preserve"> could be used</w:t>
      </w:r>
      <w:r w:rsidR="00005906">
        <w:t xml:space="preserve"> instead</w:t>
      </w:r>
      <w:r w:rsidR="00AB6120">
        <w:t xml:space="preserve">, but it still isn’t the best way to </w:t>
      </w:r>
      <w:r w:rsidR="00CE1959">
        <w:t>handle the recognition</w:t>
      </w:r>
      <w:r w:rsidR="00AB6120">
        <w:t>.</w:t>
      </w:r>
    </w:p>
    <w:p w14:paraId="7368524C" w14:textId="61F2E71C" w:rsidR="00AB6120" w:rsidRDefault="00AB6120" w:rsidP="00457414">
      <w:pPr>
        <w:pStyle w:val="Text"/>
      </w:pPr>
      <w:r>
        <w:t xml:space="preserve">Other way to tackle this problem would be to perform </w:t>
      </w:r>
      <w:r w:rsidR="00047C3B">
        <w:t>color and shape segmentation of</w:t>
      </w:r>
      <w:r>
        <w:t xml:space="preserve"> specific parts of the banknotes, like the method proposed in </w:t>
      </w:r>
      <w:r>
        <w:fldChar w:fldCharType="begin" w:fldLock="1"/>
      </w:r>
      <w:r w:rsidR="006A1855">
        <w:instrText>ADDIN CSL_CITATION { "citationItems" : [ { "id" : "ITEM-1", "itemData" : { "author" : [ { "dropping-particle" : "", "family" : "Solymar", "given" : "Z", "non-dropping-particle" : "", "parse-names" : false, "suffix" : "" }, { "dropping-particle" : "", "family" : "Stubendek", "given" : "A", "non-dropping-particle" : "", "parse-names" : false, "suffix" : "" } ], "container-title" : "Circuit Theory and \u2026", "id" : "ITEM-1", "issued" : { "date-parts" : [ [ "2011" ] ] }, "title" : "Banknote recognition for visually impaired", "type" : "article-journal" }, "uris" : [ "http://www.mendeley.com/documents/?uuid=100db974-99ee-4c18-a7c4-1a59deec4386" ] } ], "mendeley" : { "previouslyFormattedCitation" : "[6]" }, "properties" : { "noteIndex" : 0 }, "schema" : "https://github.com/citation-style-language/schema/raw/master/csl-citation.json" }</w:instrText>
      </w:r>
      <w:r>
        <w:fldChar w:fldCharType="separate"/>
      </w:r>
      <w:r w:rsidR="00DC1F18" w:rsidRPr="00DC1F18">
        <w:rPr>
          <w:noProof/>
        </w:rPr>
        <w:t>[6]</w:t>
      </w:r>
      <w:r>
        <w:fldChar w:fldCharType="end"/>
      </w:r>
      <w:r>
        <w:t>. But this can complicate the imple</w:t>
      </w:r>
      <w:r w:rsidR="00130EF0">
        <w:t>mentation since it would have to</w:t>
      </w:r>
      <w:r>
        <w:t xml:space="preserve"> be tune</w:t>
      </w:r>
      <w:r w:rsidR="00DC1F18">
        <w:t>d</w:t>
      </w:r>
      <w:r>
        <w:t xml:space="preserve"> to each specific banknote, and it would require a lot of effort to successfully recognize all </w:t>
      </w:r>
      <w:r w:rsidR="009B484A">
        <w:t>banknotes from both sides.</w:t>
      </w:r>
    </w:p>
    <w:p w14:paraId="08D120F4" w14:textId="3F0C5DC2" w:rsidR="00081E50" w:rsidRDefault="00130EF0" w:rsidP="00457414">
      <w:pPr>
        <w:pStyle w:val="Text"/>
      </w:pPr>
      <w:r>
        <w:t>A more broad</w:t>
      </w:r>
      <w:r w:rsidR="009B484A">
        <w:t xml:space="preserve"> implementation could use the size, color and texture of each banknote to perform</w:t>
      </w:r>
      <w:r w:rsidR="00DC1F18">
        <w:t xml:space="preserve"> the recognition </w:t>
      </w:r>
      <w:r w:rsidR="009B484A">
        <w:fldChar w:fldCharType="begin" w:fldLock="1"/>
      </w:r>
      <w:r w:rsidR="006A1855">
        <w:instrText>ADDIN CSL_CITATION { "citationItems" : [ { "id" : "ITEM-1", "itemData" : { "author" : [ { "dropping-particle" : "", "family" : "Hassanpour", "given" : "H", "non-dropping-particle" : "", "parse-names" : false, "suffix" : "" } ], "container-title" : "Signal Processing and Its \u2026", "id" : "ITEM-1", "issued" : { "date-parts" : [ [ "2007" ] ] }, "title" : "Feature extraction for paper currency recognition", "type" : "article-journal" }, "uris" : [ "http://www.mendeley.com/documents/?uuid=dfe6148f-40c3-4aef-a9dd-e9983cacf01c" ] } ], "mendeley" : { "previouslyFormattedCitation" : "[7]" }, "properties" : { "noteIndex" : 0 }, "schema" : "https://github.com/citation-style-language/schema/raw/master/csl-citation.json" }</w:instrText>
      </w:r>
      <w:r w:rsidR="009B484A">
        <w:fldChar w:fldCharType="separate"/>
      </w:r>
      <w:r w:rsidR="00DC1F18" w:rsidRPr="00DC1F18">
        <w:rPr>
          <w:noProof/>
        </w:rPr>
        <w:t>[7]</w:t>
      </w:r>
      <w:r w:rsidR="009B484A">
        <w:fldChar w:fldCharType="end"/>
      </w:r>
      <w:r w:rsidR="009B484A">
        <w:t>, but like the previous case, it would require fine tuning to recognize each banknote, and would have to take in consideration the accuracy of the distance measurements, because several banknotes may have similar sizes.</w:t>
      </w:r>
    </w:p>
    <w:p w14:paraId="77837387" w14:textId="6E67103C" w:rsidR="009B484A" w:rsidRDefault="00081E50" w:rsidP="00457414">
      <w:pPr>
        <w:pStyle w:val="Text"/>
      </w:pPr>
      <w:r>
        <w:t xml:space="preserve">A more robust implementation could use </w:t>
      </w:r>
      <w:r w:rsidR="007F6147">
        <w:t>Principal Component Analysis</w:t>
      </w:r>
      <w:r w:rsidR="009B484A">
        <w:t xml:space="preserve"> </w:t>
      </w:r>
      <w:r w:rsidR="007F6147">
        <w:t xml:space="preserve">or even adapt the </w:t>
      </w:r>
      <w:proofErr w:type="spellStart"/>
      <w:r w:rsidR="007F6147">
        <w:t>eigenfaces</w:t>
      </w:r>
      <w:proofErr w:type="spellEnd"/>
      <w:r w:rsidR="007F6147">
        <w:t xml:space="preserve"> algorithm to try to recognize the banknotes </w:t>
      </w:r>
      <w:r w:rsidR="007F6147">
        <w:fldChar w:fldCharType="begin" w:fldLock="1"/>
      </w:r>
      <w:r w:rsidR="006A1855">
        <w:instrText>ADDIN CSL_CITATION { "citationItems" : [ { "id" : "ITEM-1", "itemData" : { "author" : [ { "dropping-particle" : "", "family" : "Grijalva", "given" : "F", "non-dropping-particle" : "", "parse-names" : false, "suffix" : "" }, { "dropping-particle" : "", "family" : "Rodriguez", "given" : "JC", "non-dropping-particle" : "", "parse-names" : false, "suffix" : "" } ], "container-title" : "ANDESCON, 2010 \u2026", "id" : "ITEM-1", "issued" : { "date-parts" : [ [ "2010" ] ] }, "title" : "Smartphone recognition of the US banknotes' denomination, for visually impaired people", "type" : "article-journal" }, "uris" : [ "http://www.mendeley.com/documents/?uuid=469239c7-ee89-42c0-bf1e-5917e1e6c760" ] } ], "mendeley" : { "previouslyFormattedCitation" : "[8]" }, "properties" : { "noteIndex" : 0 }, "schema" : "https://github.com/citation-style-language/schema/raw/master/csl-citation.json" }</w:instrText>
      </w:r>
      <w:r w:rsidR="007F6147">
        <w:fldChar w:fldCharType="separate"/>
      </w:r>
      <w:r w:rsidR="00DC1F18" w:rsidRPr="00DC1F18">
        <w:rPr>
          <w:noProof/>
        </w:rPr>
        <w:t>[8]</w:t>
      </w:r>
      <w:r w:rsidR="007F6147">
        <w:fldChar w:fldCharType="end"/>
      </w:r>
      <w:r w:rsidR="007F6147">
        <w:t>, but this can have some problems when the perspective of the reference banknotes is very different from the ones in the image.</w:t>
      </w:r>
    </w:p>
    <w:p w14:paraId="1D9ADC3F" w14:textId="30730DD8" w:rsidR="00FE7318" w:rsidRDefault="00FE7318" w:rsidP="00457414">
      <w:pPr>
        <w:pStyle w:val="Text"/>
      </w:pPr>
      <w:r>
        <w:t>For detection of counterfeit banknotes, ultra violet or infra-red light could be used to highlight specific parts of the banknotes that are hard to duplicate and easier to recognize</w:t>
      </w:r>
      <w:r w:rsidR="008C3E59">
        <w:t xml:space="preserve"> </w:t>
      </w:r>
      <w:r w:rsidR="008C3E59">
        <w:fldChar w:fldCharType="begin" w:fldLock="1"/>
      </w:r>
      <w:r w:rsidR="006A1855">
        <w:instrText>ADDIN CSL_CITATION { "citationItems" : [ { "id" : "ITEM-1", "itemData" : { "author" : [ { "dropping-particle" : "", "family" : "Kim", "given" : "BK", "non-dropping-particle" : "", "parse-names" : false, "suffix" : "" }, { "dropping-particle" : "", "family" : "Lee", "given" : "EC", "non-dropping-particle" : "", "parse-names" : false, "suffix" : "" }, { "dropping-particle" : "", "family" : "Suhng", "given" : "BM", "non-dropping-particle" : "", "parse-names" : false, "suffix" : "" } ], "container-title" : "\u2026 and Systems (ICCAS), \u2026", "id" : "ITEM-1", "issued" : { "date-parts" : [ [ "2013" ] ] }, "title" : "Feature extraction using FFT for Banknotes Recognition in a variety of lighting conditions", "type" : "article-journal" }, "uris" : [ "http://www.mendeley.com/documents/?uuid=b82556cc-33ea-47a5-a686-cd84093faea2" ] } ], "mendeley" : { "previouslyFormattedCitation" : "[9]" }, "properties" : { "noteIndex" : 0 }, "schema" : "https://github.com/citation-style-language/schema/raw/master/csl-citation.json" }</w:instrText>
      </w:r>
      <w:r w:rsidR="008C3E59">
        <w:fldChar w:fldCharType="separate"/>
      </w:r>
      <w:r w:rsidR="00DC1F18" w:rsidRPr="00DC1F18">
        <w:rPr>
          <w:noProof/>
        </w:rPr>
        <w:t>[9]</w:t>
      </w:r>
      <w:r w:rsidR="008C3E59">
        <w:fldChar w:fldCharType="end"/>
      </w:r>
      <w:r>
        <w:t>.</w:t>
      </w:r>
      <w:r w:rsidR="008C3E59">
        <w:t xml:space="preserve"> O</w:t>
      </w:r>
      <w:r w:rsidR="00130EF0">
        <w:t>ther similar technique takes advantage of the fact that</w:t>
      </w:r>
      <w:r w:rsidR="008C3E59">
        <w:t xml:space="preserve"> </w:t>
      </w:r>
      <w:r w:rsidR="00130EF0">
        <w:t xml:space="preserve">specific parts of the banknotes are highlighted when they are </w:t>
      </w:r>
      <w:r w:rsidR="008C3E59">
        <w:t xml:space="preserve">illuminated with </w:t>
      </w:r>
      <w:r w:rsidR="00130EF0">
        <w:t xml:space="preserve">LEDs with </w:t>
      </w:r>
      <w:r w:rsidR="008C3E59">
        <w:t xml:space="preserve">different colors and intensities </w:t>
      </w:r>
      <w:r w:rsidR="008C3E59">
        <w:fldChar w:fldCharType="begin" w:fldLock="1"/>
      </w:r>
      <w:r w:rsidR="006A1855">
        <w:instrText>ADDIN CSL_CITATION { "citationItems" : [ { "id" : "ITEM-1", "itemData" : { "author" : [ { "dropping-particle" : "", "family" : "Radv\u00e1nyi", "given" : "M", "non-dropping-particle" : "", "parse-names" : false, "suffix" : "" }, { "dropping-particle" : "", "family" : "Solym\u00e1r", "given" : "Z", "non-dropping-particle" : "", "parse-names" : false, "suffix" : "" } ], "container-title" : "Proceedings of the 4th \u2026", "id" : "ITEM-1", "issued" : { "date-parts" : [ [ "2011" ] ] }, "title" : "Mobile banknote recognition: topological models in scene understanding", "type" : "article-journal" }, "uris" : [ "http://www.mendeley.com/documents/?uuid=abe44c2a-b716-4592-81ab-e6cbf845422c" ] } ], "mendeley" : { "previouslyFormattedCitation" : "[10]" }, "properties" : { "noteIndex" : 0 }, "schema" : "https://github.com/citation-style-language/schema/raw/master/csl-citation.json" }</w:instrText>
      </w:r>
      <w:r w:rsidR="008C3E59">
        <w:fldChar w:fldCharType="separate"/>
      </w:r>
      <w:r w:rsidR="00DC1F18" w:rsidRPr="00DC1F18">
        <w:rPr>
          <w:noProof/>
        </w:rPr>
        <w:t>[10]</w:t>
      </w:r>
      <w:r w:rsidR="008C3E59">
        <w:fldChar w:fldCharType="end"/>
      </w:r>
      <w:r w:rsidR="00130EF0">
        <w:t>.</w:t>
      </w:r>
      <w:r w:rsidR="008C3E59">
        <w:t xml:space="preserve"> </w:t>
      </w:r>
      <w:r w:rsidR="00130EF0">
        <w:t>And a</w:t>
      </w:r>
      <w:r w:rsidR="008C3E59">
        <w:t xml:space="preserve">nother approach takes in consideration the electromagnetic fields present in sections of the banknotes to perform the recognition </w:t>
      </w:r>
      <w:r w:rsidR="008C3E59">
        <w:fldChar w:fldCharType="begin" w:fldLock="1"/>
      </w:r>
      <w:r w:rsidR="006A1855">
        <w:instrText>ADDIN CSL_CITATION { "citationItems" : [ { "id" : "ITEM-1", "itemData" : { "author" : [ { "dropping-particle" : "", "family" : "Qian", "given" : "S", "non-dropping-particle" : "", "parse-names" : false, "suffix" : "" }, { "dropping-particle" : "", "family" : "Zuo", "given" : "X", "non-dropping-particle" : "", "parse-names" : false, "suffix" : "" }, { "dropping-particle" : "", "family" : "He", "given" : "Y", "non-dropping-particle" : "", "parse-names" : false, "suffix" : "" } ], "container-title" : "\u2026 and Computing (ICAC), \u2026", "id" : "ITEM-1", "issued" : { "date-parts" : [ [ "2011" ] ] }, "title" : "Detection technology to identify money based on pulsed eddy current technique", "type" : "article-journal" }, "uris" : [ "http://www.mendeley.com/documents/?uuid=86f1f14c-975f-4409-9f6e-8530a246acfd" ] } ], "mendeley" : { "previouslyFormattedCitation" : "[11]" }, "properties" : { "noteIndex" : 0 }, "schema" : "https://github.com/citation-style-language/schema/raw/master/csl-citation.json" }</w:instrText>
      </w:r>
      <w:r w:rsidR="008C3E59">
        <w:fldChar w:fldCharType="separate"/>
      </w:r>
      <w:r w:rsidR="00DC1F18" w:rsidRPr="00DC1F18">
        <w:rPr>
          <w:noProof/>
        </w:rPr>
        <w:t>[11]</w:t>
      </w:r>
      <w:r w:rsidR="008C3E59">
        <w:fldChar w:fldCharType="end"/>
      </w:r>
      <w:r w:rsidR="008C3E59">
        <w:t>. But</w:t>
      </w:r>
      <w:r w:rsidR="00130EF0">
        <w:t xml:space="preserve"> all these techniques</w:t>
      </w:r>
      <w:r w:rsidR="008C3E59">
        <w:t xml:space="preserve"> requ</w:t>
      </w:r>
      <w:r w:rsidR="00130EF0">
        <w:t>ire</w:t>
      </w:r>
      <w:r w:rsidR="008C3E59">
        <w:t xml:space="preserve"> special hardware </w:t>
      </w:r>
      <w:r w:rsidR="00615251">
        <w:t xml:space="preserve">that is </w:t>
      </w:r>
      <w:r w:rsidR="008C3E59">
        <w:t>too expensive</w:t>
      </w:r>
      <w:r w:rsidR="00974A71">
        <w:t xml:space="preserve">. Moreover, </w:t>
      </w:r>
      <w:r w:rsidR="00615251">
        <w:t>they are not meant to be used by visually impaired people</w:t>
      </w:r>
      <w:r w:rsidR="008C3E59">
        <w:t>.</w:t>
      </w:r>
    </w:p>
    <w:p w14:paraId="48BD7064" w14:textId="57462664" w:rsidR="0031708E" w:rsidRDefault="00DC1F18" w:rsidP="00457414">
      <w:pPr>
        <w:pStyle w:val="Text"/>
      </w:pPr>
      <w:r>
        <w:t>One of the most common techniques applied to banknote recognition uses machine learning algorithms</w:t>
      </w:r>
      <w:r w:rsidR="00776599">
        <w:t>,</w:t>
      </w:r>
      <w:r>
        <w:t xml:space="preserve"> such as Support Vector Machines</w:t>
      </w:r>
      <w:r w:rsidR="00DD3A3A">
        <w:t xml:space="preserve"> </w:t>
      </w:r>
      <w:r w:rsidR="00DD3A3A">
        <w:fldChar w:fldCharType="begin" w:fldLock="1"/>
      </w:r>
      <w:r w:rsidR="006A1855">
        <w:instrText>ADDIN CSL_CITATION { "citationItems" : [ { "id" : "ITEM-1", "itemData" : { "author" : [ { "dropping-particle" : "", "family" : "Yeh", "given" : "CY", "non-dropping-particle" : "", "parse-names" : false, "suffix" : "" }, { "dropping-particle" : "", "family" : "Su", "given" : "WP", "non-dropping-particle" : "", "parse-names" : false, "suffix" : "" }, { "dropping-particle" : "", "family" : "Lee", "given" : "SJ", "non-dropping-particle" : "", "parse-names" : false, "suffix" : "" } ], "container-title" : "Applied Soft Computing", "id" : "ITEM-1", "issued" : { "date-parts" : [ [ "2011" ] ] }, "title" : "Employing multiple-kernel support vector machines for counterfeit banknote recognition", "type" : "article-journal" }, "uris" : [ "http://www.mendeley.com/documents/?uuid=48080b29-3bef-4199-b148-9aa6b23f5b61" ] }, { "id" : "ITEM-2", "itemData" : { "author" : [ { "dropping-particle" : "", "family" : "Chang", "given" : "CC", "non-dropping-particle" : "", "parse-names" : false, "suffix" : "" }, { "dropping-particle" : "", "family" : "Yu", "given" : "TX", "non-dropping-particle" : "", "parse-names" : false, "suffix" : "" }, { "dropping-particle" : "", "family" : "Yen", "given" : "HY", "non-dropping-particle" : "", "parse-names" : false, "suffix" : "" } ], "container-title" : "Signal-Image Technologies and \u2026", "id" : "ITEM-2", "issued" : { "date-parts" : [ [ "2007" ] ] }, "title" : "Paper Currency Verification with Support Vector Machines", "type" : "article-journal" }, "uris" : [ "http://www.mendeley.com/documents/?uuid=c03e27f0-f888-4b8b-a61b-bdbc05968d4c" ] }, { "id" : "ITEM-3", "itemData" : { "author" : [ { "dropping-particle" : "", "family" : "Sun", "given" : "B", "non-dropping-particle" : "", "parse-names" : false, "suffix" : "" }, { "dropping-particle" : "", "family" : "Li", "given" : "J", "non-dropping-particle" : "", "parse-names" : false, "suffix" : "" } ], "container-title" : "\u2026 Information Technology Application, 2008. IITA'08. \u2026", "id" : "ITEM-3", "issued" : { "date-parts" : [ [ "2008" ] ] }, "title" : "The recognition of new and old banknotes based on SVM", "type" : "article-journal" }, "uris" : [ "http://www.mendeley.com/documents/?uuid=f15d883c-823b-43cd-b2c5-fc7869d5b312" ] } ], "mendeley" : { "previouslyFormattedCitation" : "[12]\u2013[14]" }, "properties" : { "noteIndex" : 0 }, "schema" : "https://github.com/citation-style-language/schema/raw/master/csl-citation.json" }</w:instrText>
      </w:r>
      <w:r w:rsidR="00DD3A3A">
        <w:fldChar w:fldCharType="separate"/>
      </w:r>
      <w:r w:rsidR="00DD3A3A" w:rsidRPr="00DD3A3A">
        <w:rPr>
          <w:noProof/>
        </w:rPr>
        <w:t>[12]–[14]</w:t>
      </w:r>
      <w:r w:rsidR="00DD3A3A">
        <w:fldChar w:fldCharType="end"/>
      </w:r>
      <w:r w:rsidR="001710D4">
        <w:t>, Artificial Neural N</w:t>
      </w:r>
      <w:r>
        <w:t>etworks</w:t>
      </w:r>
      <w:r w:rsidR="00DD3A3A">
        <w:t xml:space="preserve"> </w:t>
      </w:r>
      <w:r w:rsidR="00DD3A3A">
        <w:fldChar w:fldCharType="begin" w:fldLock="1"/>
      </w:r>
      <w:r w:rsidR="006A1855">
        <w:instrText>ADDIN CSL_CITATION { "citationItems" : [ { "id" : "ITEM-1", "itemData" : { "author" : [ { "dropping-particle" : "", "family" : "Lee", "given" : "JK", "non-dropping-particle" : "", "parse-names" : false, "suffix" : "" }, { "dropping-particle" : "", "family" : "Jeon", "given" : "SG", "non-dropping-particle" : "", "parse-names" : false, "suffix" : "" }, { "dropping-particle" : "", "family" : "Kim", "given" : "IH", "non-dropping-particle" : "", "parse-names" : false, "suffix" : "" } ], "container-title" : "INTERNATIONAL JOURNAL OF CONTROL \u2026", "id" : "ITEM-1", "issued" : { "date-parts" : [ [ "2004" ] ] }, "title" : "Distinctive point extraction and recognition algorithm for various kinds of euro banknotes", "type" : "article-journal" }, "uris" : [ "http://www.mendeley.com/documents/?uuid=a5eb9a29-8758-4585-86bb-a987eed90913" ] }, { "id" : "ITEM-2", "itemData" : { "author" : [ { "dropping-particle" : "", "family" : "Gai", "given" : "S", "non-dropping-particle" : "", "parse-names" : false, "suffix" : "" }, { "dropping-particle" : "", "family" : "Yang", "given" : "G", "non-dropping-particle" : "", "parse-names" : false, "suffix" : "" }, { "dropping-particle" : "", "family" : "Wan", "given" : "M", "non-dropping-particle" : "", "parse-names" : false, "suffix" : "" } ], "container-title" : "Neurocomputing", "id" : "ITEM-2", "issued" : { "date-parts" : [ [ "2013" ] ] }, "title" : "Employing Quaternion Wavelet Transform for Banknote Classification", "type" : "article-journal" }, "uris" : [ "http://www.mendeley.com/documents/?uuid=8b6b6bcf-10e2-44b4-97a5-31fda3b4bb52" ] }, { "id" : "ITEM-3", "itemData" : { "author" : [ { "dropping-particle" : "", "family" : "Sun", "given" : "B", "non-dropping-particle" : "", "parse-names" : false, "suffix" : "" }, { "dropping-particle" : "", "family" : "Li", "given" : "J", "non-dropping-particle" : "", "parse-names" : false, "suffix" : "" } ], "container-title" : "Computer Science and Software Engineering, \u2026", "id" : "ITEM-3", "issued" : { "date-parts" : [ [ "2008" ] ] }, "title" : "Recognition for the banknotes grade based on CPN", "type" : "article-journal" }, "uris" : [ "http://www.mendeley.com/documents/?uuid=e0fc252c-ab37-44e0-8c85-71245e11726a" ] } ], "mendeley" : { "previouslyFormattedCitation" : "[15]\u2013[17]" }, "properties" : { "noteIndex" : 0 }, "schema" : "https://github.com/citation-style-language/schema/raw/master/csl-citation.json" }</w:instrText>
      </w:r>
      <w:r w:rsidR="00DD3A3A">
        <w:fldChar w:fldCharType="separate"/>
      </w:r>
      <w:r w:rsidR="00DD3A3A" w:rsidRPr="00DD3A3A">
        <w:rPr>
          <w:noProof/>
        </w:rPr>
        <w:t>[15]–[17]</w:t>
      </w:r>
      <w:r w:rsidR="00DD3A3A">
        <w:fldChar w:fldCharType="end"/>
      </w:r>
      <w:r>
        <w:t xml:space="preserve">, </w:t>
      </w:r>
      <w:r w:rsidR="001710D4">
        <w:t>and Hidden</w:t>
      </w:r>
      <w:r>
        <w:t xml:space="preserve"> Markov</w:t>
      </w:r>
      <w:r w:rsidR="001710D4">
        <w:t xml:space="preserve"> Models</w:t>
      </w:r>
      <w:r w:rsidR="00DD3A3A">
        <w:t xml:space="preserve"> </w:t>
      </w:r>
      <w:r w:rsidR="00DD3A3A">
        <w:fldChar w:fldCharType="begin" w:fldLock="1"/>
      </w:r>
      <w:r w:rsidR="006A1855">
        <w:instrText>ADDIN CSL_CITATION { "citationItems" : [ { "id" : "ITEM-1", "itemData" : { "author" : [ { "dropping-particle" : "", "family" : "Hassanpour", "given" : "H", "non-dropping-particle" : "", "parse-names" : false, "suffix" : "" }, { "dropping-particle" : "", "family" : "Farahabadi", "given" : "PM", "non-dropping-particle" : "", "parse-names" : false, "suffix" : "" } ], "container-title" : "Expert Systems with Applications", "id" : "ITEM-1", "issued" : { "date-parts" : [ [ "2009" ] ] }, "title" : "Using Hidden Markov Models for paper currency recognition", "type" : "article-journal" }, "uris" : [ "http://www.mendeley.com/documents/?uuid=8b58ec89-933d-4aa3-b726-89e4ebbf29b0" ] }, { "id" : "ITEM-2", "itemData" : { "author" : [ { "dropping-particle" : "", "family" : "Shan", "given" : "G", "non-dropping-particle" : "", "parse-names" : false, "suffix" : "" }, { "dropping-particle" : "", "family" : "Peng", "given" : "L", "non-dropping-particle" : "", "parse-names" : false, "suffix" : "" } ], "container-title" : "\u2026 Systems, 2009. ICIS 2009 \u2026", "id" : "ITEM-2", "issued" : { "date-parts" : [ [ "2009" ] ] }, "title" : "The design of HMM-based banknote recognition system", "type" : "article-journal" }, "uris" : [ "http://www.mendeley.com/documents/?uuid=726b505e-8570-45d6-8305-e0933fa96d7b" ] } ], "mendeley" : { "previouslyFormattedCitation" : "[18], [19]" }, "properties" : { "noteIndex" : 0 }, "schema" : "https://github.com/citation-style-language/schema/raw/master/csl-citation.json" }</w:instrText>
      </w:r>
      <w:r w:rsidR="00DD3A3A">
        <w:fldChar w:fldCharType="separate"/>
      </w:r>
      <w:r w:rsidR="00DD3A3A" w:rsidRPr="00DD3A3A">
        <w:rPr>
          <w:noProof/>
        </w:rPr>
        <w:t>[18], [19]</w:t>
      </w:r>
      <w:r w:rsidR="00DD3A3A">
        <w:fldChar w:fldCharType="end"/>
      </w:r>
      <w:r w:rsidR="00DE1FAB">
        <w:t>.</w:t>
      </w:r>
      <w:r w:rsidR="00DD3A3A">
        <w:t xml:space="preserve"> These techniques usually apply some sort of clustering of features before training the classifier, such as the Bag of Keypoints model </w:t>
      </w:r>
      <w:r w:rsidR="00DD3A3A">
        <w:fldChar w:fldCharType="begin" w:fldLock="1"/>
      </w:r>
      <w:r w:rsidR="006A1855">
        <w:instrText>ADDIN CSL_CITATION { "citationItems" : [ { "id" : "ITEM-1", "itemData" : { "author" : [ { "dropping-particle" : "", "family" : "Csurka", "given" : "G", "non-dropping-particle" : "", "parse-names" : false, "suffix" : "" }, { "dropping-particle" : "", "family" : "Dance", "given" : "C", "non-dropping-particle" : "", "parse-names" : false, "suffix" : "" } ], "container-title" : "Workshop on statistical \u2026", "id" : "ITEM-1", "issued" : { "date-parts" : [ [ "2004" ] ] }, "title" : "Visual categorization with bags of keypoints", "type" : "article-journal" }, "uris" : [ "http://www.mendeley.com/documents/?uuid=d5641359-b77b-4b9b-bbca-e12ae14611de" ] } ], "mendeley" : { "previouslyFormattedCitation" : "[20]" }, "properties" : { "noteIndex" : 0 }, "schema" : "https://github.com/citation-style-language/schema/raw/master/csl-citation.json" }</w:instrText>
      </w:r>
      <w:r w:rsidR="00DD3A3A">
        <w:fldChar w:fldCharType="separate"/>
      </w:r>
      <w:r w:rsidR="00DD3A3A" w:rsidRPr="00DD3A3A">
        <w:rPr>
          <w:noProof/>
        </w:rPr>
        <w:t>[20]</w:t>
      </w:r>
      <w:r w:rsidR="00DD3A3A">
        <w:fldChar w:fldCharType="end"/>
      </w:r>
      <w:r w:rsidR="00DD3A3A">
        <w:t xml:space="preserve">, or try to extract </w:t>
      </w:r>
      <w:r w:rsidR="00902A63">
        <w:t>relevant features fro</w:t>
      </w:r>
      <w:r w:rsidR="00DD3A3A">
        <w:t>m the reference images.</w:t>
      </w:r>
      <w:r w:rsidR="00974A71">
        <w:t xml:space="preserve"> After the training, the classifiers can be used to recognize the</w:t>
      </w:r>
      <w:r w:rsidR="0031708E">
        <w:t xml:space="preserve"> banknotes. Although this is a good approach to general recognition, it may not be very precise in calculating the exact location and contour of the banknotes.</w:t>
      </w:r>
    </w:p>
    <w:p w14:paraId="03AD4683" w14:textId="4A608705" w:rsidR="00DC1F18" w:rsidRDefault="008802CA" w:rsidP="008802CA">
      <w:pPr>
        <w:pStyle w:val="Text"/>
      </w:pPr>
      <w:r>
        <w:rPr>
          <w:noProof/>
        </w:rPr>
        <mc:AlternateContent>
          <mc:Choice Requires="wpg">
            <w:drawing>
              <wp:anchor distT="0" distB="0" distL="114300" distR="114300" simplePos="0" relativeHeight="251655168" behindDoc="0" locked="0" layoutInCell="1" allowOverlap="1" wp14:anchorId="042A1A39" wp14:editId="3170C4D7">
                <wp:simplePos x="0" y="0"/>
                <wp:positionH relativeFrom="column">
                  <wp:posOffset>3383280</wp:posOffset>
                </wp:positionH>
                <wp:positionV relativeFrom="paragraph">
                  <wp:posOffset>523912</wp:posOffset>
                </wp:positionV>
                <wp:extent cx="3225165" cy="834390"/>
                <wp:effectExtent l="0" t="0" r="0" b="3810"/>
                <wp:wrapTight wrapText="bothSides">
                  <wp:wrapPolygon edited="0">
                    <wp:start x="0" y="0"/>
                    <wp:lineTo x="0" y="21205"/>
                    <wp:lineTo x="21434" y="21205"/>
                    <wp:lineTo x="21434" y="0"/>
                    <wp:lineTo x="0" y="0"/>
                  </wp:wrapPolygon>
                </wp:wrapTight>
                <wp:docPr id="12" name="Grupo 12"/>
                <wp:cNvGraphicFramePr/>
                <a:graphic xmlns:a="http://schemas.openxmlformats.org/drawingml/2006/main">
                  <a:graphicData uri="http://schemas.microsoft.com/office/word/2010/wordprocessingGroup">
                    <wpg:wgp>
                      <wpg:cNvGrpSpPr/>
                      <wpg:grpSpPr>
                        <a:xfrm>
                          <a:off x="0" y="0"/>
                          <a:ext cx="3225165" cy="834390"/>
                          <a:chOff x="0" y="0"/>
                          <a:chExt cx="3225519" cy="834390"/>
                        </a:xfrm>
                      </wpg:grpSpPr>
                      <pic:pic xmlns:pic="http://schemas.openxmlformats.org/drawingml/2006/picture">
                        <pic:nvPicPr>
                          <pic:cNvPr id="1" name="Imagem 1" descr="U:\GitHub\Currency-Recognition\CurrencyRecognition\imgs\currencyDB_mediumResolution\5eu_front.jp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2265" cy="834390"/>
                          </a:xfrm>
                          <a:prstGeom prst="rect">
                            <a:avLst/>
                          </a:prstGeom>
                          <a:noFill/>
                          <a:ln>
                            <a:noFill/>
                          </a:ln>
                        </pic:spPr>
                      </pic:pic>
                      <pic:pic xmlns:pic="http://schemas.openxmlformats.org/drawingml/2006/picture">
                        <pic:nvPicPr>
                          <pic:cNvPr id="3" name="Imagem 3" descr="U:\GitHub\Currency-Recognition\CurrencyRecognition\imgs\currencyDB_mediumResolution\5eu_front_mask.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611984" y="0"/>
                            <a:ext cx="1613535" cy="834390"/>
                          </a:xfrm>
                          <a:prstGeom prst="rect">
                            <a:avLst/>
                          </a:prstGeom>
                          <a:noFill/>
                          <a:ln>
                            <a:noFill/>
                          </a:ln>
                        </pic:spPr>
                      </pic:pic>
                    </wpg:wgp>
                  </a:graphicData>
                </a:graphic>
              </wp:anchor>
            </w:drawing>
          </mc:Choice>
          <mc:Fallback>
            <w:pict>
              <v:group w14:anchorId="664C3DAB" id="Grupo 12" o:spid="_x0000_s1026" style="position:absolute;margin-left:266.4pt;margin-top:41.25pt;width:253.95pt;height:65.7pt;z-index:251655168" coordsize="32255,83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s1027" type="#_x0000_t75" style="position:absolute;width:16122;height:8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gDuu7AAAA2gAAAA8AAABkcnMvZG93bnJldi54bWxET8kKwjAQvQv+QxjBm6YuiFSjiCB6Eze8&#10;Ds3YFptJbWKtf28EwdPweOvMl40pRE2Vyy0rGPQjEMSJ1TmnCs6nTW8KwnlkjYVlUvAmB8tFuzXH&#10;WNsXH6g++lSEEHYxKsi8L2MpXZKRQde3JXHgbrYy6AOsUqkrfIVwU8hhFE2kwZxDQ4YlrTNK7sen&#10;UfAY5ef9LtHjdx1dxgWWo+26virV7TSrGQhPjf+Lf+6dDvPh+8r3ysUH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DggDuu7AAAA2gAAAA8AAAAAAAAAAAAAAAAAnwIAAGRycy9k&#10;b3ducmV2LnhtbFBLBQYAAAAABAAEAPcAAACHAwAAAAA=&#10;">
                  <v:imagedata r:id="rId10" o:title="5eu_front"/>
                  <v:path arrowok="t"/>
                </v:shape>
                <v:shape id="Imagem 3" o:spid="_x0000_s1028" type="#_x0000_t75" style="position:absolute;left:16119;width:16136;height:8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Wj/LEAAAA2gAAAA8AAABkcnMvZG93bnJldi54bWxEj1trwkAUhN8L/Q/LKfSt7qogIbqKlxba&#10;p3oJ+HrMHpNo9mzIbjX213cLgo/DzHzDTGadrcWFWl851tDvKRDEuTMVFxqy3cdbAsIHZIO1Y9Jw&#10;Iw+z6fPTBFPjrryhyzYUIkLYp6ihDKFJpfR5SRZ9zzXE0Tu61mKIsi2kafEa4baWA6VG0mLFcaHE&#10;hpYl5eftj9Vwyr7su1olyeKAK7X/zebD72yt9etLNx+DCNSFR/je/jQahvB/Jd4AOf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Wj/LEAAAA2gAAAA8AAAAAAAAAAAAAAAAA&#10;nwIAAGRycy9kb3ducmV2LnhtbFBLBQYAAAAABAAEAPcAAACQAwAAAAA=&#10;">
                  <v:imagedata r:id="rId11" o:title="5eu_front_mask"/>
                  <v:path arrowok="t"/>
                </v:shape>
                <w10:wrap type="tight"/>
              </v:group>
            </w:pict>
          </mc:Fallback>
        </mc:AlternateContent>
      </w:r>
      <w:r w:rsidR="0031708E">
        <w:t xml:space="preserve">After the state of art review, it was considered that the technique that was likely to have the best results, and could be efficiently implemented, had to rely in algorithms that detected important features in the reference banknotes. Moreover, these features should be able to be correctly matched in the test images even if the banknotes were in different perspectives and in different lighting conditions. As such, an approach based in </w:t>
      </w:r>
      <w:r w:rsidR="00047153">
        <w:t>detection of</w:t>
      </w:r>
      <w:r w:rsidR="0031708E">
        <w:t xml:space="preserve"> edges</w:t>
      </w:r>
      <w:r w:rsidR="00047153">
        <w:t xml:space="preserve"> </w:t>
      </w:r>
      <w:r w:rsidR="00047153">
        <w:fldChar w:fldCharType="begin" w:fldLock="1"/>
      </w:r>
      <w:r w:rsidR="006A1855">
        <w:instrText>ADDIN CSL_CITATION { "citationItems" : [ { "id" : "ITEM-1", "itemData" : { "author" : [ { "dropping-particle" : "", "family" : "Shi", "given" : "J", "non-dropping-particle" : "", "parse-names" : false, "suffix" : "" }, { "dropping-particle" : "", "family" : "Tomasi", "given" : "C", "non-dropping-particle" : "", "parse-names" : false, "suffix" : "" } ], "container-title" : "\u2026 , 1994. Proceedings CVPR'94., 1994 IEEE \u2026", "id" : "ITEM-1", "issued" : { "date-parts" : [ [ "1994" ] ] }, "title" : "Good features to track", "type" : "article-journal" }, "uris" : [ "http://www.mendeley.com/documents/?uuid=88296b5d-be18-4a10-b218-e9a5d28eea4d" ] } ], "mendeley" : { "previouslyFormattedCitation" : "[21]" }, "properties" : { "noteIndex" : 0 }, "schema" : "https://github.com/citation-style-language/schema/raw/master/csl-citation.json" }</w:instrText>
      </w:r>
      <w:r w:rsidR="00047153">
        <w:fldChar w:fldCharType="separate"/>
      </w:r>
      <w:r w:rsidR="00047153" w:rsidRPr="00047153">
        <w:rPr>
          <w:noProof/>
        </w:rPr>
        <w:t>[21]</w:t>
      </w:r>
      <w:r w:rsidR="00047153">
        <w:fldChar w:fldCharType="end"/>
      </w:r>
      <w:r w:rsidR="0031708E">
        <w:t>, corners</w:t>
      </w:r>
      <w:r w:rsidR="00047153">
        <w:t xml:space="preserve"> </w:t>
      </w:r>
      <w:r w:rsidR="00047153">
        <w:fldChar w:fldCharType="begin" w:fldLock="1"/>
      </w:r>
      <w:r w:rsidR="006A1855">
        <w:instrText>ADDIN CSL_CITATION { "citationItems" : [ { "id" : "ITEM-1", "itemData" : { "author" : [ { "dropping-particle" : "", "family" : "Rosten", "given" : "E", "non-dropping-particle" : "", "parse-names" : false, "suffix" : "" }, { "dropping-particle" : "", "family" : "Drummond", "given" : "T", "non-dropping-particle" : "", "parse-names" : false, "suffix" : "" } ], "container-title" : "Computer Vision\u2013ECCV 2006", "id" : "ITEM-1", "issued" : { "date-parts" : [ [ "2006" ] ] }, "title" : "Machine learning for high-speed corner detection", "type" : "article-journal" }, "uris" : [ "http://www.mendeley.com/documents/?uuid=79351683-345f-49f7-a336-e8719b55567c" ] } ], "mendeley" : { "previouslyFormattedCitation" : "[22]" }, "properties" : { "noteIndex" : 0 }, "schema" : "https://github.com/citation-style-language/schema/raw/master/csl-citation.json" }</w:instrText>
      </w:r>
      <w:r w:rsidR="00047153">
        <w:fldChar w:fldCharType="separate"/>
      </w:r>
      <w:r w:rsidR="00047153" w:rsidRPr="00047153">
        <w:rPr>
          <w:noProof/>
        </w:rPr>
        <w:t>[22]</w:t>
      </w:r>
      <w:r w:rsidR="00047153">
        <w:fldChar w:fldCharType="end"/>
      </w:r>
      <w:r w:rsidR="0031708E">
        <w:t xml:space="preserve">, blobs </w:t>
      </w:r>
      <w:r w:rsidR="00047153">
        <w:fldChar w:fldCharType="begin" w:fldLock="1"/>
      </w:r>
      <w:r w:rsidR="006A1855">
        <w:instrText>ADDIN CSL_CITATION { "citationItems" : [ { "id" : "ITEM-1", "itemData" : { "author" : [ { "dropping-particle" : "", "family" : "Matas", "given" : "J", "non-dropping-particle" : "", "parse-names" : false, "suffix" : "" }, { "dropping-particle" : "", "family" : "Chum", "given" : "O", "non-dropping-particle" : "", "parse-names" : false, "suffix" : "" }, { "dropping-particle" : "", "family" : "Urban", "given" : "M", "non-dropping-particle" : "", "parse-names" : false, "suffix" : "" }, { "dropping-particle" : "", "family" : "Pajdla", "given" : "T", "non-dropping-particle" : "", "parse-names" : false, "suffix" : "" } ], "container-title" : "Image and vision computing", "id" : "ITEM-1", "issued" : { "date-parts" : [ [ "2004" ] ] }, "title" : "Robust wide-baseline stereo from maximally stable extremal regions", "type" : "article-journal" }, "uris" : [ "http://www.mendeley.com/documents/?uuid=4c93dc20-a26f-4cf3-85eb-1b73e9eacd01" ] } ], "mendeley" : { "previouslyFormattedCitation" : "[23]" }, "properties" : { "noteIndex" : 0 }, "schema" : "https://github.com/citation-style-language/schema/raw/master/csl-citation.json" }</w:instrText>
      </w:r>
      <w:r w:rsidR="00047153">
        <w:fldChar w:fldCharType="separate"/>
      </w:r>
      <w:r w:rsidR="00047153" w:rsidRPr="00047153">
        <w:rPr>
          <w:noProof/>
        </w:rPr>
        <w:t>[23]</w:t>
      </w:r>
      <w:r w:rsidR="00047153">
        <w:fldChar w:fldCharType="end"/>
      </w:r>
      <w:r w:rsidR="00047153">
        <w:t xml:space="preserve"> </w:t>
      </w:r>
      <w:r w:rsidR="0031708E">
        <w:t>and even ridges</w:t>
      </w:r>
      <w:r w:rsidR="00047153">
        <w:t>,</w:t>
      </w:r>
      <w:r w:rsidR="0031708E">
        <w:t xml:space="preserve"> could yield the identification of </w:t>
      </w:r>
      <w:r w:rsidR="00047153">
        <w:t xml:space="preserve">keypoints that could be successfully matched in the conditions presented earlier. For </w:t>
      </w:r>
      <w:r w:rsidR="008C63AA">
        <w:t xml:space="preserve">this </w:t>
      </w:r>
      <w:r w:rsidR="00047153">
        <w:t>matching</w:t>
      </w:r>
      <w:r w:rsidR="008C63AA">
        <w:t xml:space="preserve"> to succeed, a scale and rotation invariant </w:t>
      </w:r>
      <w:r w:rsidR="008C63AA">
        <w:lastRenderedPageBreak/>
        <w:t xml:space="preserve">descriptor should be computed for each keypoint, using for example SIFT </w:t>
      </w:r>
      <w:r w:rsidR="008C63AA">
        <w:fldChar w:fldCharType="begin" w:fldLock="1"/>
      </w:r>
      <w:r w:rsidR="006A1855">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2]" }, "properties" : { "noteIndex" : 0 }, "schema" : "https://github.com/citation-style-language/schema/raw/master/csl-citation.json" }</w:instrText>
      </w:r>
      <w:r w:rsidR="008C63AA">
        <w:fldChar w:fldCharType="separate"/>
      </w:r>
      <w:r w:rsidR="008C63AA" w:rsidRPr="008C63AA">
        <w:rPr>
          <w:noProof/>
        </w:rPr>
        <w:t>[2]</w:t>
      </w:r>
      <w:r w:rsidR="008C63AA">
        <w:fldChar w:fldCharType="end"/>
      </w:r>
      <w:r w:rsidR="008C63AA">
        <w:t xml:space="preserve"> or SURF </w:t>
      </w:r>
      <w:r w:rsidR="008C63AA">
        <w:fldChar w:fldCharType="begin" w:fldLock="1"/>
      </w:r>
      <w:r w:rsidR="006A1855">
        <w:instrText>ADDIN CSL_CITATION { "citationItems" : [ { "id" : "ITEM-1", "itemData" : { "author" : [ { "dropping-particle" : "", "family" : "Bay", "given" : "H", "non-dropping-particle" : "", "parse-names" : false, "suffix" : "" }, { "dropping-particle" : "", "family" : "Tuytelaars", "given" : "T", "non-dropping-particle" : "", "parse-names" : false, "suffix" : "" }, { "dropping-particle" : "Van", "family" : "Gool", "given" : "L", "non-dropping-particle" : "", "parse-names" : false, "suffix" : "" } ], "container-title" : "Computer Vision\u2013ECCV 2006", "id" : "ITEM-1", "issued" : { "date-parts" : [ [ "2006" ] ] }, "title" : "Surf: Speeded up robust features", "type" : "article-journal" }, "uris" : [ "http://www.mendeley.com/documents/?uuid=9c610777-89d7-4b02-b440-ad39b97d0dc3" ] } ], "mendeley" : { "previouslyFormattedCitation" : "[24]" }, "properties" : { "noteIndex" : 0 }, "schema" : "https://github.com/citation-style-language/schema/raw/master/csl-citation.json" }</w:instrText>
      </w:r>
      <w:r w:rsidR="008C63AA">
        <w:fldChar w:fldCharType="separate"/>
      </w:r>
      <w:r w:rsidR="008C63AA" w:rsidRPr="008C63AA">
        <w:rPr>
          <w:noProof/>
        </w:rPr>
        <w:t>[24]</w:t>
      </w:r>
      <w:r w:rsidR="008C63AA">
        <w:fldChar w:fldCharType="end"/>
      </w:r>
      <w:r w:rsidR="008C63AA">
        <w:t xml:space="preserve"> algorithms. After this matching, an outlier removal step could be applied to improve the accuracy of the detection, and the final recognition </w:t>
      </w:r>
      <w:r w:rsidR="00776599">
        <w:t>could</w:t>
      </w:r>
      <w:r w:rsidR="008C63AA">
        <w:t xml:space="preserve"> be analyzed to make sure it was </w:t>
      </w:r>
      <w:r w:rsidR="009F1222">
        <w:t xml:space="preserve">really </w:t>
      </w:r>
      <w:r w:rsidR="008C63AA">
        <w:t xml:space="preserve">recognized a banknote. This kind of approach has proved that it can achieved very good results, as shown in </w:t>
      </w:r>
      <w:r w:rsidR="008C63AA">
        <w:fldChar w:fldCharType="begin" w:fldLock="1"/>
      </w:r>
      <w:r w:rsidR="006A1855">
        <w:instrText>ADDIN CSL_CITATION { "citationItems" : [ { "id" : "ITEM-1", "itemData" : { "author" : [ { "dropping-particle" : "", "family" : "Hasanuzzaman", "given" : "FM", "non-dropping-particle" : "", "parse-names" : false, "suffix" : "" } ], "container-title" : "Wireless and Optical \u2026", "id" : "ITEM-1", "issued" : { "date-parts" : [ [ "2011" ] ] }, "title" : "Robust and effective component-based banknote recognition by SURF features", "type" : "article-journal" }, "uris" : [ "http://www.mendeley.com/documents/?uuid=71744b04-988d-43bc-a52e-f0a1522b566d" ] }, { "id" : "ITEM-2", "itemData" : { "DOI" : "10.1109/WOCC.2011.5872294", "ISSN" : "1094-6977", "PMID" : "22661884", "abstract" : "We develop a novel camera-based computer vision technology to automatically recognize banknotes for assisting visually impaired people. Our banknote recognition system is robust and effective with the following features: 1) high accuracy: high true recognition rate and low false recognition rate, 2) robustness: handles a variety of currency designs and bills in various conditions, 3) high efficiency: recognizes banknotes quickly, and 4) ease of use: helps blind users to aim the target for image capture. To make the system robust to a variety of conditions including occlusion, rotation, scaling, cluttered background, illumination change, viewpoint variation, and worn or wrinkled bills, we propose a component-based framework by using Speeded Up Robust Features (SURF). Furthermore, we employ the spatial relationship of matched SURF features to detect if there is a bill in the camera view. This process largely alleviates false recognition and can guide the user to correctly aim at the bill to be recognized. The robustness and generalizability of the proposed system is evaluated on a dataset including both positive images (with U.S. banknotes) and negative images (no U.S. banknotes) collected under a variety of conditions. The proposed algorithm, achieves 100% true recognition rate and 0% false recognition rate. Our banknote recognition system is also tested by blind users.", "author" : [ { "dropping-particle" : "", "family" : "Hasanuzzaman", "given" : "Faiz M", "non-dropping-particle" : "", "parse-names" : false, "suffix" : "" }, { "dropping-particle" : "", "family" : "Yang", "given" : "Xiaodong", "non-dropping-particle" : "", "parse-names" : false, "suffix" : "" }, { "dropping-particle" : "", "family" : "Tian", "given" : "Yingli", "non-dropping-particle" : "", "parse-names" : false, "suffix" : "" } ], "container-title" : "IEEE transactions on systems, man and cybernetics. Part C, Applications and reviews : a publication of the IEEE Systems, Man, and Cybernetics Society", "id" : "ITEM-2", "issued" : { "date-parts" : [ [ "2012", "6", "9" ] ] }, "page" : "1-6", "title" : "Robust and Effective Component-based Banknote Recognition for the Blind", "type" : "article", "volume" : "2011" }, "uris" : [ "http://www.mendeley.com/documents/?uuid=02d5fc3a-9b16-4bfd-abee-431ee1980a6c" ] }, { "id" : "ITEM-3", "itemData" : { "author" : [ { "dropping-particle" : "", "family" : "Toytman", "given" : "I", "non-dropping-particle" : "", "parse-names" : false, "suffix" : "" }, { "dropping-particle" : "", "family" : "Thambidurai", "given" : "J", "non-dropping-particle" : "", "parse-names" : false, "suffix" : "" } ], "container-title" : "unpublished. Available at: http://www. stanford. \u2026", "id" : "ITEM-3", "issued" : { "date-parts" : [ [ "2011" ] ] }, "title" : "Banknote recognition on Android platform", "type" : "article-journal" }, "uris" : [ "http://www.mendeley.com/documents/?uuid=5d836733-ffbb-4184-8abd-2cb9b5727816" ] } ], "mendeley" : { "previouslyFormattedCitation" : "[25]\u2013[27]" }, "properties" : { "noteIndex" : 0 }, "schema" : "https://github.com/citation-style-language/schema/raw/master/csl-citation.json" }</w:instrText>
      </w:r>
      <w:r w:rsidR="008C63AA">
        <w:fldChar w:fldCharType="separate"/>
      </w:r>
      <w:r w:rsidR="008C63AA" w:rsidRPr="008C63AA">
        <w:rPr>
          <w:noProof/>
        </w:rPr>
        <w:t>[25]–[27]</w:t>
      </w:r>
      <w:r w:rsidR="008C63AA">
        <w:fldChar w:fldCharType="end"/>
      </w:r>
      <w:r w:rsidR="00380F8F">
        <w:t>.</w:t>
      </w:r>
    </w:p>
    <w:p w14:paraId="2366501B" w14:textId="0FE43AA4" w:rsidR="00E97B99" w:rsidRDefault="00457414" w:rsidP="00E97B99">
      <w:pPr>
        <w:pStyle w:val="Cabealho1"/>
      </w:pPr>
      <w:r>
        <w:t>Implementation</w:t>
      </w:r>
    </w:p>
    <w:p w14:paraId="1DC35680" w14:textId="25984650" w:rsidR="00304C15" w:rsidRDefault="00304C15" w:rsidP="00C4436F">
      <w:pPr>
        <w:pStyle w:val="Text"/>
      </w:pPr>
      <w:r>
        <w:t>In the following sections the main steps of the implementation will be presented.</w:t>
      </w:r>
      <w:r w:rsidR="00C4436F">
        <w:t xml:space="preserve"> </w:t>
      </w:r>
      <w:r>
        <w:t xml:space="preserve">The </w:t>
      </w:r>
      <w:r w:rsidR="003B27ED">
        <w:t xml:space="preserve">C++ </w:t>
      </w:r>
      <w:r>
        <w:t>source code along with the complete results a</w:t>
      </w:r>
      <w:r w:rsidR="00A46E6C">
        <w:t xml:space="preserve">re available at </w:t>
      </w:r>
      <w:r w:rsidR="006A1855">
        <w:fldChar w:fldCharType="begin" w:fldLock="1"/>
      </w:r>
      <w:r w:rsidR="006A1855">
        <w:instrText>ADDIN CSL_CITATION { "citationItems" : [ { "id" : "ITEM-1", "itemData" : { "URL" : "http://carlosmccosta.github.io/Currency-Recognition/", "author" : [ { "dropping-particle" : "", "family" : "Costa", "given" : "Carlos", "non-dropping-particle" : "", "parse-names" : false, "suffix" : "" } ], "id" : "ITEM-1", "issued" : { "date-parts" : [ [ "2014" ] ] }, "title" : "Currency-Recognition", "type" : "webpage" }, "uris" : [ "http://www.mendeley.com/documents/?uuid=921de5ae-6d82-4bbc-b36a-0fb1af305f1e" ] } ], "mendeley" : { "previouslyFormattedCitation" : "[28]" }, "properties" : { "noteIndex" : 0 }, "schema" : "https://github.com/citation-style-language/schema/raw/master/csl-citation.json" }</w:instrText>
      </w:r>
      <w:r w:rsidR="006A1855">
        <w:fldChar w:fldCharType="separate"/>
      </w:r>
      <w:r w:rsidR="006A1855" w:rsidRPr="006A1855">
        <w:rPr>
          <w:noProof/>
        </w:rPr>
        <w:t>[28]</w:t>
      </w:r>
      <w:r w:rsidR="006A1855">
        <w:fldChar w:fldCharType="end"/>
      </w:r>
      <w:r>
        <w:t>.</w:t>
      </w:r>
      <w:r w:rsidR="00C4436F">
        <w:t xml:space="preserve"> To speed up development, the OpenCV library was used.</w:t>
      </w:r>
    </w:p>
    <w:p w14:paraId="2CB64AF1" w14:textId="77777777" w:rsidR="00952279" w:rsidRDefault="00952279" w:rsidP="00E97B99">
      <w:pPr>
        <w:pStyle w:val="Text"/>
      </w:pPr>
    </w:p>
    <w:p w14:paraId="74642D3A" w14:textId="748F91C8" w:rsidR="00E97B99" w:rsidRDefault="00457414" w:rsidP="00E97B99">
      <w:pPr>
        <w:pStyle w:val="Cabealho2"/>
      </w:pPr>
      <w:r>
        <w:t>Preprocessing</w:t>
      </w:r>
    </w:p>
    <w:p w14:paraId="70A0BA67" w14:textId="51763544" w:rsidR="001B36B1" w:rsidRDefault="003214F2" w:rsidP="00457414">
      <w:pPr>
        <w:pStyle w:val="Text"/>
      </w:pPr>
      <w:r>
        <w:t>To improve the detection of good feature</w:t>
      </w:r>
      <w:r w:rsidR="00CB59FF">
        <w:t>s</w:t>
      </w:r>
      <w:r>
        <w:t xml:space="preserve"> and ensure that the system has robust recognition even when the images have considerable noise, a preprocessing step is applied</w:t>
      </w:r>
      <w:r w:rsidR="00F85AF1">
        <w:t>.</w:t>
      </w:r>
    </w:p>
    <w:p w14:paraId="6939DCE6" w14:textId="03B2195C" w:rsidR="003214F2" w:rsidRDefault="003214F2" w:rsidP="00457414">
      <w:pPr>
        <w:pStyle w:val="Text"/>
      </w:pPr>
      <w:r>
        <w:t>In a first phase, most of noise is removed using a bilateral filter</w:t>
      </w:r>
      <w:r w:rsidR="00C33776">
        <w:t xml:space="preserve"> </w:t>
      </w:r>
      <w:r w:rsidR="00C33776">
        <w:fldChar w:fldCharType="begin" w:fldLock="1"/>
      </w:r>
      <w:r w:rsidR="006A1855">
        <w:instrText>ADDIN CSL_CITATION { "citationItems" : [ { "id" : "ITEM-1", "itemData" : { "DOI" : "10.1109/ICCV.1998.710815", "ISBN" : "81-7319-221-9", "author" : [ { "dropping-particle" : "", "family" : "Tomasi", "given" : "C.", "non-dropping-particle" : "", "parse-names" : false, "suffix" : "" }, { "dropping-particle" : "", "family" : "Manduchi", "given" : "R.", "non-dropping-particle" : "", "parse-names" : false, "suffix" : "" } ], "container-title" : "Sixth International Conference on Computer Vision (IEEE Cat. No.98CH36271)", "id" : "ITEM-1", "issued" : { "date-parts" : [ [ "1998" ] ] }, "page" : "839-846", "publisher" : "Narosa Publishing House", "title" : "Bilateral filtering for gray and color images", "type" : "article-journal" }, "uris" : [ "http://www.mendeley.com/documents/?uuid=3ce363c7-6a84-4b08-85d4-6f2f597b1fb9" ] } ], "mendeley" : { "previouslyFormattedCitation" : "[29]" }, "properties" : { "noteIndex" : 0 }, "schema" : "https://github.com/citation-style-language/schema/raw/master/csl-citation.json" }</w:instrText>
      </w:r>
      <w:r w:rsidR="00C33776">
        <w:fldChar w:fldCharType="separate"/>
      </w:r>
      <w:r w:rsidR="006A1855" w:rsidRPr="006A1855">
        <w:rPr>
          <w:noProof/>
        </w:rPr>
        <w:t>[29]</w:t>
      </w:r>
      <w:r w:rsidR="00C33776">
        <w:fldChar w:fldCharType="end"/>
      </w:r>
      <w:r>
        <w:t xml:space="preserve">. This filter was chosen </w:t>
      </w:r>
      <w:r w:rsidR="009540F1">
        <w:t>because</w:t>
      </w:r>
      <w:r>
        <w:t xml:space="preserve"> </w:t>
      </w:r>
      <w:r w:rsidR="007E656C">
        <w:t>it pre</w:t>
      </w:r>
      <w:r w:rsidR="005800D0">
        <w:t>serves the edges</w:t>
      </w:r>
      <w:r w:rsidR="009540F1">
        <w:t xml:space="preserve"> of the image blobs</w:t>
      </w:r>
      <w:r w:rsidR="005800D0">
        <w:t xml:space="preserve">, which </w:t>
      </w:r>
      <w:r w:rsidR="00B66C70">
        <w:t>are</w:t>
      </w:r>
      <w:r w:rsidR="005800D0">
        <w:t xml:space="preserve"> very </w:t>
      </w:r>
      <w:r w:rsidR="007E656C">
        <w:t xml:space="preserve">valuable </w:t>
      </w:r>
      <w:r w:rsidR="00B66C70">
        <w:t xml:space="preserve">structures </w:t>
      </w:r>
      <w:r w:rsidR="007E656C">
        <w:t>in the detection of feature points.</w:t>
      </w:r>
    </w:p>
    <w:p w14:paraId="35CC4652" w14:textId="329D91FC" w:rsidR="007E656C" w:rsidRDefault="007E656C" w:rsidP="00457414">
      <w:pPr>
        <w:pStyle w:val="Text"/>
      </w:pPr>
      <w:r>
        <w:t>After the noise is reduced, a CLAHE (Contrast Limited Adaptive Histogram Equalization)</w:t>
      </w:r>
      <w:r w:rsidR="00435232">
        <w:t xml:space="preserve"> </w:t>
      </w:r>
      <w:r w:rsidR="00435232">
        <w:fldChar w:fldCharType="begin" w:fldLock="1"/>
      </w:r>
      <w:r w:rsidR="006A1855">
        <w:instrText>ADDIN CSL_CITATION { "citationItems" : [ { "id" : "ITEM-1", "itemData" : { "ISBN" : "0123361559", "abstract" : "Graphics Gems IV is the newest volume in the Graphics Gems series. All of the books in the series contain practical solutions for graphics problems using the latest techniques in the field. The books in this series have become essential, time saving toolsfor many programmers. Volume IV is a collection of carefully crafted gems which are all new and innovative. All of the gems are immediately accessible and useful in formulating clean, fast, and elegant programs. The C programming language has been used for most of the program listings, although several of the gems have C++ implementations. *IBM version Includes one 3 1/2\" high-density disk. System Requirements: 286 or higher IBM PC compatible, DOS 4.0 or higher", "author" : [ { "dropping-particle" : "", "family" : "Heckbert", "given" : "PS", "non-dropping-particle" : "", "parse-names" : false, "suffix" : "" } ], "id" : "ITEM-1", "issued" : { "date-parts" : [ [ "1994" ] ] }, "page" : "575", "publisher" : "Morgan Kaufmann", "title" : "Graphics Gems: IV", "type" : "book" }, "uris" : [ "http://www.mendeley.com/documents/?uuid=cf4ec8ea-ebc9-48b2-8989-8a7e1b489a4b" ] } ], "mendeley" : { "previouslyFormattedCitation" : "[30]" }, "properties" : { "noteIndex" : 0 }, "schema" : "https://github.com/citation-style-language/schema/raw/master/csl-citation.json" }</w:instrText>
      </w:r>
      <w:r w:rsidR="00435232">
        <w:fldChar w:fldCharType="separate"/>
      </w:r>
      <w:r w:rsidR="006A1855" w:rsidRPr="006A1855">
        <w:rPr>
          <w:noProof/>
        </w:rPr>
        <w:t>[30]</w:t>
      </w:r>
      <w:r w:rsidR="00435232">
        <w:fldChar w:fldCharType="end"/>
      </w:r>
      <w:r>
        <w:t xml:space="preserve"> is applied to </w:t>
      </w:r>
      <w:r w:rsidR="00435232">
        <w:t>increase</w:t>
      </w:r>
      <w:r>
        <w:t xml:space="preserve"> the contrast. This can improve the recognition of the system when the images are taken in low light environments. This technique has better results over the simple histogram equalization because it can be applied to images that have areas with high and low contrast, and also limits the spread of the noise.</w:t>
      </w:r>
    </w:p>
    <w:p w14:paraId="22324603" w14:textId="5C19FA3B" w:rsidR="005800D0" w:rsidRDefault="005800D0" w:rsidP="00457414">
      <w:pPr>
        <w:pStyle w:val="Text"/>
      </w:pPr>
      <w:r>
        <w:t xml:space="preserve">Finally, the brightness is adjusted to correct </w:t>
      </w:r>
      <w:r w:rsidRPr="005800D0">
        <w:t xml:space="preserve">images </w:t>
      </w:r>
      <w:r>
        <w:t>that are too dark or too bright.</w:t>
      </w:r>
    </w:p>
    <w:p w14:paraId="6865DA49" w14:textId="77777777" w:rsidR="00952279" w:rsidRDefault="00952279" w:rsidP="00457414">
      <w:pPr>
        <w:pStyle w:val="Text"/>
      </w:pPr>
    </w:p>
    <w:p w14:paraId="68061EDB" w14:textId="19DFD94C" w:rsidR="00F85AF1" w:rsidRPr="0013354F" w:rsidRDefault="00F85AF1" w:rsidP="00F85AF1">
      <w:pPr>
        <w:pStyle w:val="Cabealho2"/>
      </w:pPr>
      <w:r>
        <w:t xml:space="preserve">Reference image database setup </w:t>
      </w:r>
    </w:p>
    <w:p w14:paraId="3D2024FD" w14:textId="0B378CD3" w:rsidR="005D72BB" w:rsidRDefault="006B6757" w:rsidP="0013354F">
      <w:pPr>
        <w:pStyle w:val="Text"/>
      </w:pPr>
      <w:r>
        <w:t xml:space="preserve">In order for the system to be able to recognize the target banknotes, a database of valid </w:t>
      </w:r>
      <w:r w:rsidR="008062F7">
        <w:t>instances</w:t>
      </w:r>
      <w:r>
        <w:t xml:space="preserve"> must be computed.</w:t>
      </w:r>
    </w:p>
    <w:p w14:paraId="27F58290" w14:textId="755C4454" w:rsidR="006B6757" w:rsidRDefault="0040557B" w:rsidP="0013354F">
      <w:pPr>
        <w:pStyle w:val="Text"/>
      </w:pPr>
      <w:r>
        <w:t xml:space="preserve">This database contains the descriptors associated with the keypoints for each </w:t>
      </w:r>
      <w:r w:rsidR="008062F7">
        <w:t>banknote (from both sides). These</w:t>
      </w:r>
      <w:r>
        <w:t xml:space="preserve"> descriptors are calculated in the same way as presented in section C</w:t>
      </w:r>
      <w:r w:rsidR="00F00359">
        <w:t>1 and C2 and the image</w:t>
      </w:r>
      <w:r w:rsidR="008062F7">
        <w:t>s are also preprocessed.</w:t>
      </w:r>
    </w:p>
    <w:p w14:paraId="002ABB19" w14:textId="2DFD8900" w:rsidR="000D7405" w:rsidRDefault="00F00359" w:rsidP="000F042D">
      <w:pPr>
        <w:pStyle w:val="Text"/>
      </w:pPr>
      <w:r>
        <w:t xml:space="preserve">To improve the detection of the relevant parts of the banknotes and </w:t>
      </w:r>
      <w:r w:rsidR="008062F7">
        <w:t>to avoid the usage</w:t>
      </w:r>
      <w:r>
        <w:t xml:space="preserve"> of sections that are similar across several b</w:t>
      </w:r>
      <w:r w:rsidR="000D7405">
        <w:t>anknotes, the k</w:t>
      </w:r>
      <w:r w:rsidR="000F042D">
        <w:t>eypoint</w:t>
      </w:r>
      <w:r w:rsidR="000D7405">
        <w:t xml:space="preserve"> detection algorithm is only applied</w:t>
      </w:r>
      <w:r>
        <w:t xml:space="preserve"> inside the masks associated with eac</w:t>
      </w:r>
      <w:r w:rsidR="000F042D">
        <w:t xml:space="preserve">h banknote. </w:t>
      </w:r>
      <w:r w:rsidR="000D7405" w:rsidRPr="000D7405">
        <w:t xml:space="preserve">Only relevant parts such as the </w:t>
      </w:r>
      <w:r w:rsidR="000F042D">
        <w:t xml:space="preserve">banknote </w:t>
      </w:r>
      <w:r w:rsidR="000D7405" w:rsidRPr="000D7405">
        <w:t>number and</w:t>
      </w:r>
      <w:r w:rsidR="000D7405">
        <w:t xml:space="preserve"> unique textures or patterns are included in the banknotes masks</w:t>
      </w:r>
      <w:r w:rsidR="001E2BAE">
        <w:t xml:space="preserve"> </w:t>
      </w:r>
      <w:r w:rsidR="001E2BAE" w:rsidRPr="001E2BAE">
        <w:t>(as shown in Fig. 1)</w:t>
      </w:r>
      <w:r w:rsidR="000D7405">
        <w:t>.</w:t>
      </w:r>
    </w:p>
    <w:p w14:paraId="1E76C70E" w14:textId="79AD96B4" w:rsidR="00952279" w:rsidRDefault="00881B7D" w:rsidP="00350C91">
      <w:pPr>
        <w:pStyle w:val="Text"/>
        <w:ind w:firstLine="0"/>
        <w:jc w:val="center"/>
      </w:pPr>
      <w:r>
        <w:t>Fig. 1. Banknote feature detection mask</w:t>
      </w:r>
      <w:r w:rsidR="00CC29EE">
        <w:t>.</w:t>
      </w:r>
    </w:p>
    <w:p w14:paraId="26742173" w14:textId="6380E0E6" w:rsidR="00952279" w:rsidRDefault="00952279" w:rsidP="00952279">
      <w:pPr>
        <w:pStyle w:val="Cabealho2"/>
      </w:pPr>
      <w:r>
        <w:lastRenderedPageBreak/>
        <w:t>Recognition</w:t>
      </w:r>
    </w:p>
    <w:p w14:paraId="787D8E5D" w14:textId="2EC0B3B3" w:rsidR="003B502B" w:rsidRDefault="00350C91" w:rsidP="005D5927">
      <w:pPr>
        <w:ind w:firstLine="202"/>
        <w:jc w:val="both"/>
      </w:pPr>
      <w:r>
        <w:t xml:space="preserve">The recognition is the </w:t>
      </w:r>
      <w:r w:rsidR="005D5927">
        <w:t xml:space="preserve">most </w:t>
      </w:r>
      <w:r>
        <w:t xml:space="preserve">critical phase in the </w:t>
      </w:r>
      <w:r w:rsidR="005D5927">
        <w:t>system,</w:t>
      </w:r>
      <w:r>
        <w:t xml:space="preserve"> in which the provided image is analyzed</w:t>
      </w:r>
      <w:r w:rsidR="005D5927">
        <w:t xml:space="preserve"> to extract the banknotes monetary value and their contour.</w:t>
      </w:r>
    </w:p>
    <w:p w14:paraId="67E5FBB1" w14:textId="6E605F00" w:rsidR="005D5927" w:rsidRDefault="005D5927" w:rsidP="005D5927">
      <w:pPr>
        <w:ind w:firstLine="202"/>
        <w:jc w:val="both"/>
      </w:pPr>
      <w:r>
        <w:t>The current implementation supports recognition of multiple banknotes in the same image, even if they are partially occluded.</w:t>
      </w:r>
    </w:p>
    <w:p w14:paraId="04F8DD79" w14:textId="59C59C51" w:rsidR="005D5927" w:rsidRDefault="005D5927" w:rsidP="005D5927">
      <w:pPr>
        <w:ind w:firstLine="202"/>
        <w:jc w:val="both"/>
      </w:pPr>
      <w:r>
        <w:t xml:space="preserve">The system was implemented to recognize any type of banknotes. The Euro </w:t>
      </w:r>
      <w:r w:rsidR="002D15F4">
        <w:t xml:space="preserve">currency </w:t>
      </w:r>
      <w:r>
        <w:t xml:space="preserve">was </w:t>
      </w:r>
      <w:r w:rsidR="002D15F4">
        <w:t>selected for the</w:t>
      </w:r>
      <w:r w:rsidR="00315FEC">
        <w:t xml:space="preserve"> computation of the results, but any other currency can be used. To setup the system for other currencies it is only necessary to replace the database images and masks with the intended currency images.</w:t>
      </w:r>
    </w:p>
    <w:p w14:paraId="4AB4B3AD" w14:textId="31F02D6E" w:rsidR="00B24881" w:rsidRDefault="00B24881" w:rsidP="005D5927">
      <w:pPr>
        <w:ind w:firstLine="202"/>
        <w:jc w:val="both"/>
      </w:pPr>
      <w:r>
        <w:t>To improve the robustness of the system, 3 levels of detail for each banknote are provided (256, 512 and 1024 pixels wide images).</w:t>
      </w:r>
    </w:p>
    <w:p w14:paraId="21721DDB" w14:textId="03010EFC" w:rsidR="00B24881" w:rsidRDefault="00B24881" w:rsidP="005D5927">
      <w:pPr>
        <w:ind w:firstLine="202"/>
        <w:jc w:val="both"/>
      </w:pPr>
      <w:r>
        <w:t xml:space="preserve">In an ideal </w:t>
      </w:r>
      <w:r w:rsidR="00886FE1">
        <w:t xml:space="preserve">banknote </w:t>
      </w:r>
      <w:r>
        <w:t>matching</w:t>
      </w:r>
      <w:r w:rsidR="00886FE1">
        <w:t xml:space="preserve"> technique</w:t>
      </w:r>
      <w:r>
        <w:t>, the image resolution of both the reference and the target images should be the same. But this has a considerable overhead in the system performance</w:t>
      </w:r>
      <w:r w:rsidR="002712CE">
        <w:t>,</w:t>
      </w:r>
      <w:r>
        <w:t xml:space="preserve"> and as such, </w:t>
      </w:r>
      <w:r w:rsidR="002712CE">
        <w:t xml:space="preserve">to allow the system to be more efficient and able to run in real time, </w:t>
      </w:r>
      <w:r>
        <w:t>a compromise between precision and computation time was achieved</w:t>
      </w:r>
      <w:r w:rsidR="006E48B9">
        <w:t xml:space="preserve"> </w:t>
      </w:r>
      <w:r>
        <w:t xml:space="preserve">by precomputing </w:t>
      </w:r>
      <w:r w:rsidR="00127313">
        <w:t>the reference images in 3 different scales. At run time, the appropriate level of detail is selected according to the resolution of the target image.</w:t>
      </w:r>
    </w:p>
    <w:p w14:paraId="3DC3116D" w14:textId="131E1139" w:rsidR="00127313" w:rsidRDefault="006E48B9" w:rsidP="00886FE1">
      <w:pPr>
        <w:ind w:firstLine="202"/>
        <w:jc w:val="both"/>
      </w:pPr>
      <w:r>
        <w:rPr>
          <w:noProof/>
          <w:color w:val="000000"/>
          <w:sz w:val="0"/>
          <w:szCs w:val="0"/>
          <w:u w:color="000000"/>
        </w:rPr>
        <mc:AlternateContent>
          <mc:Choice Requires="wpg">
            <w:drawing>
              <wp:anchor distT="0" distB="0" distL="114300" distR="114300" simplePos="0" relativeHeight="251670528" behindDoc="0" locked="0" layoutInCell="1" allowOverlap="1" wp14:anchorId="09445496" wp14:editId="4E3C365C">
                <wp:simplePos x="0" y="0"/>
                <wp:positionH relativeFrom="margin">
                  <wp:posOffset>0</wp:posOffset>
                </wp:positionH>
                <wp:positionV relativeFrom="paragraph">
                  <wp:posOffset>1001997</wp:posOffset>
                </wp:positionV>
                <wp:extent cx="3211200" cy="1407600"/>
                <wp:effectExtent l="0" t="0" r="8255" b="2540"/>
                <wp:wrapTopAndBottom/>
                <wp:docPr id="18" name="Grupo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11200" cy="1407600"/>
                          <a:chOff x="26120" y="0"/>
                          <a:chExt cx="2060133" cy="925839"/>
                        </a:xfrm>
                      </wpg:grpSpPr>
                      <pic:pic xmlns:pic="http://schemas.openxmlformats.org/drawingml/2006/picture">
                        <pic:nvPicPr>
                          <pic:cNvPr id="16" name="Imagem 16" descr="U:\GitHub\Currency-Recognition\CurrencyRecognition\imgs\currencyDB_highResolution\500eu_front.jpg"/>
                          <pic:cNvPicPr>
                            <a:picLocks noChangeAspect="1"/>
                          </pic:cNvPicPr>
                        </pic:nvPicPr>
                        <pic:blipFill rotWithShape="1">
                          <a:blip r:embed="rId12">
                            <a:extLst>
                              <a:ext uri="{28A0092B-C50C-407E-A947-70E740481C1C}">
                                <a14:useLocalDpi xmlns:a14="http://schemas.microsoft.com/office/drawing/2010/main" val="0"/>
                              </a:ext>
                            </a:extLst>
                          </a:blip>
                          <a:srcRect l="84091" t="54574" r="2881" b="22425"/>
                          <a:stretch/>
                        </pic:blipFill>
                        <pic:spPr bwMode="auto">
                          <a:xfrm>
                            <a:off x="1056784" y="9"/>
                            <a:ext cx="1029469" cy="925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Imagem 17" descr="U:\GitHub\Currency-Recognition\CurrencyRecognition\imgs\currencyDB_veryLowResolution\500eu_front.jpg"/>
                          <pic:cNvPicPr>
                            <a:picLocks noChangeAspect="1"/>
                          </pic:cNvPicPr>
                        </pic:nvPicPr>
                        <pic:blipFill rotWithShape="1">
                          <a:blip r:embed="rId13">
                            <a:extLst>
                              <a:ext uri="{28A0092B-C50C-407E-A947-70E740481C1C}">
                                <a14:useLocalDpi xmlns:a14="http://schemas.microsoft.com/office/drawing/2010/main" val="0"/>
                              </a:ext>
                            </a:extLst>
                          </a:blip>
                          <a:srcRect l="83992" t="54238" r="2537" b="22262"/>
                          <a:stretch/>
                        </pic:blipFill>
                        <pic:spPr bwMode="auto">
                          <a:xfrm>
                            <a:off x="26120" y="0"/>
                            <a:ext cx="1037590" cy="92583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CBEE0D0" id="Grupo 18" o:spid="_x0000_s1026" style="position:absolute;margin-left:0;margin-top:78.9pt;width:252.85pt;height:110.85pt;z-index:251670528;mso-position-horizontal-relative:margin;mso-width-relative:margin;mso-height-relative:margin" coordorigin="261" coordsize="20601,92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">
                <o:lock v:ext="edit" aspectratio="t"/>
                <v:shape id="Imagem 16" o:spid="_x0000_s1027" type="#_x0000_t75" style="position:absolute;left:10567;width:10295;height:92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S6Im/AAAA2wAAAA8AAABkcnMvZG93bnJldi54bWxET81qAjEQvhd8hzBCL0WT9rDa1SilUJDe&#10;/HmA6WbcLG4my066bt++EQRv8/H9zno7hlYN1EsT2cLr3IAirqJruLZwOn7NlqAkITtsI5OFPxLY&#10;biZPayxdvPKehkOqVQ5hKdGCT6krtZbKU0CZx444c+fYB0wZ9rV2PV5zeGj1mzGFDthwbvDY0aen&#10;6nL4DRZevg2eBpGiXdRGy/v+x+/Cwtrn6fixApVoTA/x3b1zeX4Bt1/yAXrz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kkuiJvwAAANsAAAAPAAAAAAAAAAAAAAAAAJ8CAABk&#10;cnMvZG93bnJldi54bWxQSwUGAAAAAAQABAD3AAAAiwMAAAAA&#10;">
                  <v:imagedata r:id="rId14" o:title="500eu_front" croptop="35766f" cropbottom="14696f" cropleft="55110f" cropright="1888f"/>
                  <v:path arrowok="t"/>
                </v:shape>
                <v:shape id="Imagem 17" o:spid="_x0000_s1028" type="#_x0000_t75" style="position:absolute;left:261;width:10376;height:92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el7BAAAA2wAAAA8AAABkcnMvZG93bnJldi54bWxET9uKwjAQfRf8hzCCL6Jpha1SjSKyguKC&#10;a/UDhmZsi82kNFmtf78RFvZtDuc6y3VnavGg1lWWFcSTCARxbnXFhYLrZTeeg3AeWWNtmRS8yMF6&#10;1e8tMdX2yWd6ZL4QIYRdigpK75tUSpeXZNBNbEMcuJttDfoA20LqFp8h3NRyGkWJNFhxaCixoW1J&#10;+T37MQpOfneafe9HX4f4mHx+NJmOk1wrNRx0mwUIT53/F/+59zrMn8H7l3CAXP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xel7BAAAA2wAAAA8AAAAAAAAAAAAAAAAAnwIA&#10;AGRycy9kb3ducmV2LnhtbFBLBQYAAAAABAAEAPcAAACNAwAAAAA=&#10;">
                  <v:imagedata r:id="rId15" o:title="500eu_front" croptop="35545f" cropbottom="14590f" cropleft="55045f" cropright="1663f"/>
                  <v:path arrowok="t"/>
                </v:shape>
                <w10:wrap type="topAndBottom" anchorx="margin"/>
              </v:group>
            </w:pict>
          </mc:Fallback>
        </mc:AlternateContent>
      </w:r>
      <w:r w:rsidR="00127313">
        <w:t>The reason for several level</w:t>
      </w:r>
      <w:r w:rsidR="0003628E">
        <w:t>s</w:t>
      </w:r>
      <w:r w:rsidR="00127313">
        <w:t xml:space="preserve"> of details is related to the fact that the geometry of the banknotes change</w:t>
      </w:r>
      <w:r w:rsidR="0003628E">
        <w:t>s</w:t>
      </w:r>
      <w:r w:rsidR="00127313">
        <w:t xml:space="preserve"> drastically from a very low resolution to a high resolution </w:t>
      </w:r>
      <w:r w:rsidR="00C76137">
        <w:t xml:space="preserve">banknote </w:t>
      </w:r>
      <w:r w:rsidR="00127313">
        <w:t xml:space="preserve">image. As </w:t>
      </w:r>
      <w:r w:rsidR="00FF17E3">
        <w:t>a result,</w:t>
      </w:r>
      <w:r w:rsidR="00127313">
        <w:t xml:space="preserve"> the computed keypoints and their associated </w:t>
      </w:r>
      <w:r w:rsidR="00AC1E13">
        <w:t>descriptors will be considerably</w:t>
      </w:r>
      <w:r w:rsidR="00127313">
        <w:t xml:space="preserve"> different and the recognition of the banknotes will</w:t>
      </w:r>
      <w:r w:rsidR="0003628E">
        <w:t xml:space="preserve"> likely</w:t>
      </w:r>
      <w:r w:rsidR="00127313">
        <w:t xml:space="preserve"> fail. This can be clearly seen in Fig.</w:t>
      </w:r>
      <w:r w:rsidR="00886FE1">
        <w:t xml:space="preserve"> 2.</w:t>
      </w:r>
    </w:p>
    <w:p w14:paraId="25BD37BA" w14:textId="341BE22C" w:rsidR="00886FE1" w:rsidRDefault="00886FE1" w:rsidP="00886FE1">
      <w:pPr>
        <w:ind w:firstLine="202"/>
        <w:jc w:val="center"/>
      </w:pPr>
      <w:r>
        <w:t>Fig. 2. Difference of detail from a very low resolution image (left) to a high resolution image (right) of the hologram of a 500€ banknote.</w:t>
      </w:r>
    </w:p>
    <w:p w14:paraId="03CB7E80" w14:textId="0150882F" w:rsidR="003B502B" w:rsidRPr="003B502B" w:rsidRDefault="003B502B" w:rsidP="003B502B"/>
    <w:p w14:paraId="4DBF32C3" w14:textId="2EDABF0F" w:rsidR="00952279" w:rsidRDefault="00980E23" w:rsidP="00952279">
      <w:pPr>
        <w:pStyle w:val="Cabealho3"/>
      </w:pPr>
      <w:r>
        <w:t>Feature</w:t>
      </w:r>
      <w:r w:rsidR="00952279">
        <w:t xml:space="preserve"> detection</w:t>
      </w:r>
    </w:p>
    <w:p w14:paraId="239CF2F5" w14:textId="77777777" w:rsidR="00320891" w:rsidRDefault="00980E23" w:rsidP="009313FA">
      <w:pPr>
        <w:ind w:firstLine="202"/>
        <w:jc w:val="both"/>
      </w:pPr>
      <w:r>
        <w:t>Feature</w:t>
      </w:r>
      <w:r w:rsidR="00340AA3">
        <w:t xml:space="preserve"> detection is the initial recognition step in which interesting </w:t>
      </w:r>
      <w:r w:rsidR="00320891">
        <w:t>key</w:t>
      </w:r>
      <w:r w:rsidR="00340AA3">
        <w:t>points for matching are identified</w:t>
      </w:r>
      <w:r>
        <w:t xml:space="preserve"> in the image</w:t>
      </w:r>
      <w:r w:rsidR="00340AA3">
        <w:t>.</w:t>
      </w:r>
    </w:p>
    <w:p w14:paraId="0AE38D1F" w14:textId="15A849DF" w:rsidR="00952279" w:rsidRDefault="00980E23" w:rsidP="009313FA">
      <w:pPr>
        <w:ind w:firstLine="202"/>
        <w:jc w:val="both"/>
      </w:pPr>
      <w:r>
        <w:t>These keypoints are normally selected by analyzing the edges, corners, blobs</w:t>
      </w:r>
      <w:r w:rsidR="00340AA3">
        <w:t xml:space="preserve"> </w:t>
      </w:r>
      <w:r>
        <w:t xml:space="preserve">or even </w:t>
      </w:r>
      <w:r w:rsidR="00C32A29">
        <w:t>ridges</w:t>
      </w:r>
      <w:r>
        <w:t>.</w:t>
      </w:r>
      <w:r w:rsidR="009313FA">
        <w:t xml:space="preserve"> Also, the keypoints provide</w:t>
      </w:r>
      <w:r w:rsidR="00641DD5">
        <w:t xml:space="preserve"> a condensed representation of the </w:t>
      </w:r>
      <w:r w:rsidR="00470CA8">
        <w:t>image, which</w:t>
      </w:r>
      <w:r w:rsidR="00641DD5">
        <w:t xml:space="preserve"> significantly speeds up matching (compared to bitmap or blob matching).</w:t>
      </w:r>
    </w:p>
    <w:p w14:paraId="1B4C60F3" w14:textId="585EEB1E" w:rsidR="00470CA8" w:rsidRDefault="00470CA8" w:rsidP="009313FA">
      <w:pPr>
        <w:ind w:firstLine="202"/>
        <w:jc w:val="both"/>
      </w:pPr>
      <w:r>
        <w:t xml:space="preserve">To allow fine tuning of the system, the implementation supports the usage of several </w:t>
      </w:r>
      <w:r w:rsidR="00AF7B7F">
        <w:t xml:space="preserve">feature detection algorithms. Namely, SIFT </w:t>
      </w:r>
      <w:r w:rsidR="00AF7B7F">
        <w:fldChar w:fldCharType="begin" w:fldLock="1"/>
      </w:r>
      <w:r w:rsidR="006A1855">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2]" }, "properties" : { "noteIndex" : 0 }, "schema" : "https://github.com/citation-style-language/schema/raw/master/csl-citation.json" }</w:instrText>
      </w:r>
      <w:r w:rsidR="00AF7B7F">
        <w:fldChar w:fldCharType="separate"/>
      </w:r>
      <w:r w:rsidR="00AF7B7F" w:rsidRPr="00AF7B7F">
        <w:rPr>
          <w:noProof/>
        </w:rPr>
        <w:t>[2]</w:t>
      </w:r>
      <w:r w:rsidR="00AF7B7F">
        <w:fldChar w:fldCharType="end"/>
      </w:r>
      <w:r w:rsidR="00AF7B7F">
        <w:t xml:space="preserve">, SURF </w:t>
      </w:r>
      <w:r w:rsidR="00AF7B7F">
        <w:fldChar w:fldCharType="begin" w:fldLock="1"/>
      </w:r>
      <w:r w:rsidR="006A1855">
        <w:instrText>ADDIN CSL_CITATION { "citationItems" : [ { "id" : "ITEM-1", "itemData" : { "author" : [ { "dropping-particle" : "", "family" : "Bay", "given" : "H", "non-dropping-particle" : "", "parse-names" : false, "suffix" : "" }, { "dropping-particle" : "", "family" : "Tuytelaars", "given" : "T", "non-dropping-particle" : "", "parse-names" : false, "suffix" : "" }, { "dropping-particle" : "Van", "family" : "Gool", "given" : "L", "non-dropping-particle" : "", "parse-names" : false, "suffix" : "" } ], "container-title" : "Computer Vision\u2013ECCV 2006", "id" : "ITEM-1", "issued" : { "date-parts" : [ [ "2006" ] ] }, "title" : "Surf: Speeded up robust features", "type" : "article-journal" }, "uris" : [ "http://www.mendeley.com/documents/?uuid=9c610777-89d7-4b02-b440-ad39b97d0dc3" ] } ], "mendeley" : { "previouslyFormattedCitation" : "[24]" }, "properties" : { "noteIndex" : 0 }, "schema" : "https://github.com/citation-style-language/schema/raw/master/csl-citation.json" }</w:instrText>
      </w:r>
      <w:r w:rsidR="00AF7B7F">
        <w:fldChar w:fldCharType="separate"/>
      </w:r>
      <w:r w:rsidR="00AF7B7F" w:rsidRPr="00AF7B7F">
        <w:rPr>
          <w:noProof/>
        </w:rPr>
        <w:t>[24]</w:t>
      </w:r>
      <w:r w:rsidR="00AF7B7F">
        <w:fldChar w:fldCharType="end"/>
      </w:r>
      <w:r w:rsidR="00AF7B7F">
        <w:t xml:space="preserve">, GFTT </w:t>
      </w:r>
      <w:r w:rsidR="00AF7B7F">
        <w:fldChar w:fldCharType="begin" w:fldLock="1"/>
      </w:r>
      <w:r w:rsidR="006A1855">
        <w:instrText>ADDIN CSL_CITATION { "citationItems" : [ { "id" : "ITEM-1", "itemData" : { "author" : [ { "dropping-particle" : "", "family" : "Shi", "given" : "J", "non-dropping-particle" : "", "parse-names" : false, "suffix" : "" }, { "dropping-particle" : "", "family" : "Tomasi", "given" : "C", "non-dropping-particle" : "", "parse-names" : false, "suffix" : "" } ], "container-title" : "\u2026 , 1994. Proceedings CVPR'94., 1994 IEEE \u2026", "id" : "ITEM-1", "issued" : { "date-parts" : [ [ "1994" ] ] }, "title" : "Good features to track", "type" : "article-journal" }, "uris" : [ "http://www.mendeley.com/documents/?uuid=88296b5d-be18-4a10-b218-e9a5d28eea4d" ] } ], "mendeley" : { "previouslyFormattedCitation" : "[21]" }, "properties" : { "noteIndex" : 0 }, "schema" : "https://github.com/citation-style-language/schema/raw/master/csl-citation.json" }</w:instrText>
      </w:r>
      <w:r w:rsidR="00AF7B7F">
        <w:fldChar w:fldCharType="separate"/>
      </w:r>
      <w:r w:rsidR="00AF7B7F" w:rsidRPr="00AF7B7F">
        <w:rPr>
          <w:noProof/>
        </w:rPr>
        <w:t>[21]</w:t>
      </w:r>
      <w:r w:rsidR="00AF7B7F">
        <w:fldChar w:fldCharType="end"/>
      </w:r>
      <w:r w:rsidR="00AF7B7F">
        <w:t xml:space="preserve">, FAST </w:t>
      </w:r>
      <w:r w:rsidR="00AF7B7F">
        <w:fldChar w:fldCharType="begin" w:fldLock="1"/>
      </w:r>
      <w:r w:rsidR="006A1855">
        <w:instrText>ADDIN CSL_CITATION { "citationItems" : [ { "id" : "ITEM-1", "itemData" : { "author" : [ { "dropping-particle" : "", "family" : "Rosten", "given" : "E", "non-dropping-particle" : "", "parse-names" : false, "suffix" : "" }, { "dropping-particle" : "", "family" : "Drummond", "given" : "T", "non-dropping-particle" : "", "parse-names" : false, "suffix" : "" } ], "container-title" : "Computer Vision\u2013ECCV 2006", "id" : "ITEM-1", "issued" : { "date-parts" : [ [ "2006" ] ] }, "title" : "Machine learning for high-speed corner detection", "type" : "article-journal" }, "uris" : [ "http://www.mendeley.com/documents/?uuid=79351683-345f-49f7-a336-e8719b55567c" ] } ], "mendeley" : { "previouslyFormattedCitation" : "[22]" }, "properties" : { "noteIndex" : 0 }, "schema" : "https://github.com/citation-style-language/schema/raw/master/csl-citation.json" }</w:instrText>
      </w:r>
      <w:r w:rsidR="00AF7B7F">
        <w:fldChar w:fldCharType="separate"/>
      </w:r>
      <w:r w:rsidR="00AF7B7F" w:rsidRPr="00AF7B7F">
        <w:rPr>
          <w:noProof/>
        </w:rPr>
        <w:t>[22]</w:t>
      </w:r>
      <w:r w:rsidR="00AF7B7F">
        <w:fldChar w:fldCharType="end"/>
      </w:r>
      <w:r w:rsidR="00AF7B7F">
        <w:t xml:space="preserve">, ORB </w:t>
      </w:r>
      <w:r w:rsidR="00AF7B7F">
        <w:fldChar w:fldCharType="begin" w:fldLock="1"/>
      </w:r>
      <w:r w:rsidR="006A1855">
        <w:instrText>ADDIN CSL_CITATION { "citationItems" : [ { "id" : "ITEM-1", "itemData" : { "author" : [ { "dropping-particle" : "", "family" : "Rublee", "given" : "E", "non-dropping-particle" : "", "parse-names" : false, "suffix" : "" }, { "dropping-particle" : "", "family" : "Rabaud", "given" : "V", "non-dropping-particle" : "", "parse-names" : false, "suffix" : "" } ], "container-title" : "Computer Vision (ICCV \u2026", "id" : "ITEM-1", "issued" : { "date-parts" : [ [ "2011" ] ] }, "title" : "ORB: an efficient alternative to SIFT or SURF", "type" : "article-journal" }, "uris" : [ "http://www.mendeley.com/documents/?uuid=1eaffac8-1538-42bb-a038-613aac1f9933" ] } ], "mendeley" : { "previouslyFormattedCitation" : "[31]" }, "properties" : { "noteIndex" : 0 }, "schema" : "https://github.com/citation-style-language/schema/raw/master/csl-citation.json" }</w:instrText>
      </w:r>
      <w:r w:rsidR="00AF7B7F">
        <w:fldChar w:fldCharType="separate"/>
      </w:r>
      <w:r w:rsidR="006A1855" w:rsidRPr="006A1855">
        <w:rPr>
          <w:noProof/>
        </w:rPr>
        <w:t>[31]</w:t>
      </w:r>
      <w:r w:rsidR="00AF7B7F">
        <w:fldChar w:fldCharType="end"/>
      </w:r>
      <w:r w:rsidR="00AF7B7F">
        <w:t xml:space="preserve">, BRISK </w:t>
      </w:r>
      <w:r w:rsidR="00AF7B7F">
        <w:fldChar w:fldCharType="begin" w:fldLock="1"/>
      </w:r>
      <w:r w:rsidR="006A1855">
        <w:instrText>ADDIN CSL_CITATION { "citationItems" : [ { "id" : "ITEM-1", "itemData" : { "author" : [ { "dropping-particle" : "", "family" : "Leutenegger", "given" : "S", "non-dropping-particle" : "", "parse-names" : false, "suffix" : "" } ], "container-title" : "Computer Vision (ICCV), \u2026", "id" : "ITEM-1", "issued" : { "date-parts" : [ [ "2011" ] ] }, "title" : "BRISK: Binary robust invariant scalable keypoints", "type" : "article-journal" }, "uris" : [ "http://www.mendeley.com/documents/?uuid=7427c1ee-0b6e-444d-85c2-7df454890a3a" ] } ], "mendeley" : { "previouslyFormattedCitation" : "[32]" }, "properties" : { "noteIndex" : 0 }, "schema" : "https://github.com/citation-style-language/schema/raw/master/csl-citation.json" }</w:instrText>
      </w:r>
      <w:r w:rsidR="00AF7B7F">
        <w:fldChar w:fldCharType="separate"/>
      </w:r>
      <w:r w:rsidR="006A1855" w:rsidRPr="006A1855">
        <w:rPr>
          <w:noProof/>
        </w:rPr>
        <w:t>[32]</w:t>
      </w:r>
      <w:r w:rsidR="00AF7B7F">
        <w:fldChar w:fldCharType="end"/>
      </w:r>
      <w:r w:rsidR="00AF7B7F">
        <w:t xml:space="preserve">, STAR </w:t>
      </w:r>
      <w:r w:rsidR="00AF7B7F">
        <w:fldChar w:fldCharType="begin" w:fldLock="1"/>
      </w:r>
      <w:r w:rsidR="006A1855">
        <w:instrText>ADDIN CSL_CITATION { "citationItems" : [ { "id" : "ITEM-1", "itemData" : { "author" : [ { "dropping-particle" : "", "family" : "Agrawal", "given" : "M", "non-dropping-particle" : "", "parse-names" : false, "suffix" : "" }, { "dropping-particle" : "", "family" : "Konolige", "given" : "K", "non-dropping-particle" : "", "parse-names" : false, "suffix" : "" }, { "dropping-particle" : "", "family" : "Blas", "given" : "MR", "non-dropping-particle" : "", "parse-names" : false, "suffix" : "" } ], "container-title" : "Computer Vision\u2013ECCV 2008", "id" : "ITEM-1", "issued" : { "date-parts" : [ [ "2008" ] ] }, "title" : "Censure: Center surround extremas for realtime feature detection and matching", "type" : "article-journal" }, "uris" : [ "http://www.mendeley.com/documents/?uuid=fd18fe4f-cb6d-42a6-b186-9642b9828343" ] } ], "mendeley" : { "previouslyFormattedCitation" : "[33]" }, "properties" : { "noteIndex" : 0 }, "schema" : "https://github.com/citation-style-language/schema/raw/master/csl-citation.json" }</w:instrText>
      </w:r>
      <w:r w:rsidR="00AF7B7F">
        <w:fldChar w:fldCharType="separate"/>
      </w:r>
      <w:r w:rsidR="006A1855" w:rsidRPr="006A1855">
        <w:rPr>
          <w:noProof/>
        </w:rPr>
        <w:t>[33]</w:t>
      </w:r>
      <w:r w:rsidR="00AF7B7F">
        <w:fldChar w:fldCharType="end"/>
      </w:r>
      <w:r w:rsidR="00E34BD8">
        <w:t xml:space="preserve"> and</w:t>
      </w:r>
      <w:r w:rsidR="00AF7B7F">
        <w:t xml:space="preserve"> MSER </w:t>
      </w:r>
      <w:r w:rsidR="00AF7B7F">
        <w:fldChar w:fldCharType="begin" w:fldLock="1"/>
      </w:r>
      <w:r w:rsidR="006A1855">
        <w:instrText>ADDIN CSL_CITATION { "citationItems" : [ { "id" : "ITEM-1", "itemData" : { "author" : [ { "dropping-particle" : "", "family" : "Matas", "given" : "J", "non-dropping-particle" : "", "parse-names" : false, "suffix" : "" }, { "dropping-particle" : "", "family" : "Chum", "given" : "O", "non-dropping-particle" : "", "parse-names" : false, "suffix" : "" }, { "dropping-particle" : "", "family" : "Urban", "given" : "M", "non-dropping-particle" : "", "parse-names" : false, "suffix" : "" }, { "dropping-particle" : "", "family" : "Pajdla", "given" : "T", "non-dropping-particle" : "", "parse-names" : false, "suffix" : "" } ], "container-title" : "Image and vision computing", "id" : "ITEM-1", "issued" : { "date-parts" : [ [ "2004" ] ] }, "title" : "Robust wide-baseline stereo from maximally stable extremal regions", "type" : "article-journal" }, "uris" : [ "http://www.mendeley.com/documents/?uuid=4c93dc20-a26f-4cf3-85eb-1b73e9eacd01" ] } ], "mendeley" : { "previouslyFormattedCitation" : "[23]" }, "properties" : { "noteIndex" : 0 }, "schema" : "https://github.com/citation-style-language/schema/raw/master/csl-citation.json" }</w:instrText>
      </w:r>
      <w:r w:rsidR="00AF7B7F">
        <w:fldChar w:fldCharType="separate"/>
      </w:r>
      <w:r w:rsidR="00AF7B7F" w:rsidRPr="00AF7B7F">
        <w:rPr>
          <w:noProof/>
        </w:rPr>
        <w:t>[23]</w:t>
      </w:r>
      <w:r w:rsidR="00AF7B7F">
        <w:fldChar w:fldCharType="end"/>
      </w:r>
      <w:r w:rsidR="00AF7B7F">
        <w:t>.</w:t>
      </w:r>
    </w:p>
    <w:p w14:paraId="56A99316" w14:textId="2AE23221" w:rsidR="00952279" w:rsidRPr="00952279" w:rsidRDefault="00952279" w:rsidP="00952279"/>
    <w:p w14:paraId="1BE2DE35" w14:textId="10D46837" w:rsidR="00952279" w:rsidRDefault="00451020" w:rsidP="00952279">
      <w:pPr>
        <w:pStyle w:val="Cabealho3"/>
      </w:pPr>
      <w:r>
        <w:lastRenderedPageBreak/>
        <w:t>Keypoint d</w:t>
      </w:r>
      <w:r w:rsidR="00952279">
        <w:t>escriptor extraction</w:t>
      </w:r>
    </w:p>
    <w:p w14:paraId="5FD679A4" w14:textId="27C8EFA9" w:rsidR="00952279" w:rsidRDefault="000318D3" w:rsidP="00021599">
      <w:pPr>
        <w:ind w:firstLine="202"/>
        <w:jc w:val="both"/>
      </w:pPr>
      <w:r>
        <w:t xml:space="preserve">The feature description step associates to each keypoint a description of its surroundings, in order to allow the matching of </w:t>
      </w:r>
      <w:r w:rsidR="00021599">
        <w:t>keypoints.</w:t>
      </w:r>
      <w:r w:rsidR="006E35C2">
        <w:t xml:space="preserve"> This normally involves the computation of n-jets or local histogram</w:t>
      </w:r>
      <w:r w:rsidR="009372A3">
        <w:t>s and the final result is a vector in a</w:t>
      </w:r>
      <w:r w:rsidR="00CE3115">
        <w:t>n</w:t>
      </w:r>
      <w:r w:rsidR="009372A3">
        <w:t xml:space="preserve"> n-dimen</w:t>
      </w:r>
      <w:r w:rsidR="00E34BD8">
        <w:t>sional space characterizing each</w:t>
      </w:r>
      <w:r w:rsidR="009372A3">
        <w:t xml:space="preserve"> keypoint.</w:t>
      </w:r>
    </w:p>
    <w:p w14:paraId="17A454DF" w14:textId="6895A853" w:rsidR="006E35C2" w:rsidRDefault="006E35C2" w:rsidP="00021599">
      <w:pPr>
        <w:ind w:firstLine="202"/>
        <w:jc w:val="both"/>
      </w:pPr>
      <w:r>
        <w:t>In order to detect instances with different perspective views, these descriptors must be scale and rotation invariant</w:t>
      </w:r>
      <w:r w:rsidR="00E34BD8">
        <w:t>.</w:t>
      </w:r>
      <w:r w:rsidR="00B450A1">
        <w:t xml:space="preserve"> Also, they should tolerate different lightning conditions.</w:t>
      </w:r>
    </w:p>
    <w:p w14:paraId="629EE76E" w14:textId="35E92123" w:rsidR="00E34BD8" w:rsidRDefault="00E34BD8" w:rsidP="00021599">
      <w:pPr>
        <w:ind w:firstLine="202"/>
        <w:jc w:val="both"/>
      </w:pPr>
      <w:r>
        <w:t>There are several algorithms that can accomplish this task, and as such</w:t>
      </w:r>
      <w:r w:rsidR="00A7653E">
        <w:t>,</w:t>
      </w:r>
      <w:r>
        <w:t xml:space="preserve"> they were included in </w:t>
      </w:r>
      <w:r w:rsidR="00BD3DF1">
        <w:t xml:space="preserve">the </w:t>
      </w:r>
      <w:r>
        <w:t>implementation and can be selected to fine tuning the system. It was included the SIFT</w:t>
      </w:r>
      <w:r w:rsidR="00A7653E">
        <w:t xml:space="preserve"> </w:t>
      </w:r>
      <w:r w:rsidR="00E87408">
        <w:fldChar w:fldCharType="begin" w:fldLock="1"/>
      </w:r>
      <w:r w:rsidR="006A1855">
        <w:instrText>ADDIN CSL_CITATION { "citationItems" : [ { "id" : "ITEM-1", "itemData" : { "author" : [ { "dropping-particle" : "", "family" : "Lowe", "given" : "DG", "non-dropping-particle" : "", "parse-names" : false, "suffix" : "" } ], "container-title" : "International journal of computer vision", "id" : "ITEM-1", "issued" : { "date-parts" : [ [ "2004" ] ] }, "title" : "Distinctive image features from scale-invariant keypoints", "type" : "article-journal" }, "uris" : [ "http://www.mendeley.com/documents/?uuid=1afab8d4-b1cf-4a8a-868b-ae6044c13ef1" ] } ], "mendeley" : { "previouslyFormattedCitation" : "[2]" }, "properties" : { "noteIndex" : 0 }, "schema" : "https://github.com/citation-style-language/schema/raw/master/csl-citation.json" }</w:instrText>
      </w:r>
      <w:r w:rsidR="00E87408">
        <w:fldChar w:fldCharType="separate"/>
      </w:r>
      <w:r w:rsidR="00E87408" w:rsidRPr="00E87408">
        <w:rPr>
          <w:noProof/>
        </w:rPr>
        <w:t>[2]</w:t>
      </w:r>
      <w:r w:rsidR="00E87408">
        <w:fldChar w:fldCharType="end"/>
      </w:r>
      <w:r>
        <w:t>, SURF</w:t>
      </w:r>
      <w:r w:rsidR="00E87408">
        <w:t xml:space="preserve"> </w:t>
      </w:r>
      <w:r w:rsidR="00E87408">
        <w:fldChar w:fldCharType="begin" w:fldLock="1"/>
      </w:r>
      <w:r w:rsidR="006A1855">
        <w:instrText>ADDIN CSL_CITATION { "citationItems" : [ { "id" : "ITEM-1", "itemData" : { "author" : [ { "dropping-particle" : "", "family" : "Bay", "given" : "H", "non-dropping-particle" : "", "parse-names" : false, "suffix" : "" }, { "dropping-particle" : "", "family" : "Tuytelaars", "given" : "T", "non-dropping-particle" : "", "parse-names" : false, "suffix" : "" }, { "dropping-particle" : "Van", "family" : "Gool", "given" : "L", "non-dropping-particle" : "", "parse-names" : false, "suffix" : "" } ], "container-title" : "Computer Vision\u2013ECCV 2006", "id" : "ITEM-1", "issued" : { "date-parts" : [ [ "2006" ] ] }, "title" : "Surf: Speeded up robust features", "type" : "article-journal" }, "uris" : [ "http://www.mendeley.com/documents/?uuid=9c610777-89d7-4b02-b440-ad39b97d0dc3" ] } ], "mendeley" : { "previouslyFormattedCitation" : "[24]" }, "properties" : { "noteIndex" : 0 }, "schema" : "https://github.com/citation-style-language/schema/raw/master/csl-citation.json" }</w:instrText>
      </w:r>
      <w:r w:rsidR="00E87408">
        <w:fldChar w:fldCharType="separate"/>
      </w:r>
      <w:r w:rsidR="00E87408" w:rsidRPr="00E87408">
        <w:rPr>
          <w:noProof/>
        </w:rPr>
        <w:t>[24]</w:t>
      </w:r>
      <w:r w:rsidR="00E87408">
        <w:fldChar w:fldCharType="end"/>
      </w:r>
      <w:r>
        <w:t>, FREAK</w:t>
      </w:r>
      <w:r w:rsidR="00E87408">
        <w:t xml:space="preserve"> </w:t>
      </w:r>
      <w:r w:rsidR="00E87408">
        <w:fldChar w:fldCharType="begin" w:fldLock="1"/>
      </w:r>
      <w:r w:rsidR="006A1855">
        <w:instrText>ADDIN CSL_CITATION { "citationItems" : [ { "id" : "ITEM-1", "itemData" : {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Computer Vision and \u2026", "id" : "ITEM-1", "issued" : { "date-parts" : [ [ "2012" ] ] }, "title" : "Freak: Fast retina keypoint", "type" : "article-journal" }, "uris" : [ "http://www.mendeley.com/documents/?uuid=976939fc-09da-4882-a274-896f3daa1e67" ] } ], "mendeley" : { "previouslyFormattedCitation" : "[34]" }, "properties" : { "noteIndex" : 0 }, "schema" : "https://github.com/citation-style-language/schema/raw/master/csl-citation.json" }</w:instrText>
      </w:r>
      <w:r w:rsidR="00E87408">
        <w:fldChar w:fldCharType="separate"/>
      </w:r>
      <w:r w:rsidR="006A1855" w:rsidRPr="006A1855">
        <w:rPr>
          <w:noProof/>
        </w:rPr>
        <w:t>[34]</w:t>
      </w:r>
      <w:r w:rsidR="00E87408">
        <w:fldChar w:fldCharType="end"/>
      </w:r>
      <w:r>
        <w:t>, BRIEF</w:t>
      </w:r>
      <w:r w:rsidR="00E87408">
        <w:t xml:space="preserve"> </w:t>
      </w:r>
      <w:r w:rsidR="00E87408">
        <w:fldChar w:fldCharType="begin" w:fldLock="1"/>
      </w:r>
      <w:r w:rsidR="006A1855">
        <w:instrText>ADDIN CSL_CITATION { "citationItems" : [ { "id" : "ITEM-1", "itemData" : { "author" : [ { "dropping-particle" : "", "family" : "Calonder", "given" : "M", "non-dropping-particle" : "", "parse-names" : false, "suffix" : "" }, { "dropping-particle" : "", "family" : "Lepetit", "given" : "V", "non-dropping-particle" : "", "parse-names" : false, "suffix" : "" }, { "dropping-particle" : "", "family" : "Strecha", "given" : "C", "non-dropping-particle" : "", "parse-names" : false, "suffix" : "" }, { "dropping-particle" : "", "family" : "Fua", "given" : "P", "non-dropping-particle" : "", "parse-names" : false, "suffix" : "" } ], "container-title" : "Computer Vision\u2013ECCV 2010", "id" : "ITEM-1", "issued" : { "date-parts" : [ [ "2010" ] ] }, "title" : "Brief: Binary robust independent elementary features", "type" : "article-journal" }, "uris" : [ "http://www.mendeley.com/documents/?uuid=6a80d88a-b18d-495a-8a3a-20b9e17cfc88" ] } ], "mendeley" : { "previouslyFormattedCitation" : "[35]" }, "properties" : { "noteIndex" : 0 }, "schema" : "https://github.com/citation-style-language/schema/raw/master/csl-citation.json" }</w:instrText>
      </w:r>
      <w:r w:rsidR="00E87408">
        <w:fldChar w:fldCharType="separate"/>
      </w:r>
      <w:r w:rsidR="006A1855" w:rsidRPr="006A1855">
        <w:rPr>
          <w:noProof/>
        </w:rPr>
        <w:t>[35]</w:t>
      </w:r>
      <w:r w:rsidR="00E87408">
        <w:fldChar w:fldCharType="end"/>
      </w:r>
      <w:r>
        <w:t>, ORB</w:t>
      </w:r>
      <w:r w:rsidR="00E87408">
        <w:t xml:space="preserve"> </w:t>
      </w:r>
      <w:r w:rsidR="00E87408">
        <w:fldChar w:fldCharType="begin" w:fldLock="1"/>
      </w:r>
      <w:r w:rsidR="006A1855">
        <w:instrText>ADDIN CSL_CITATION { "citationItems" : [ { "id" : "ITEM-1", "itemData" : { "author" : [ { "dropping-particle" : "", "family" : "Rublee", "given" : "E", "non-dropping-particle" : "", "parse-names" : false, "suffix" : "" }, { "dropping-particle" : "", "family" : "Rabaud", "given" : "V", "non-dropping-particle" : "", "parse-names" : false, "suffix" : "" } ], "container-title" : "Computer Vision (ICCV \u2026", "id" : "ITEM-1", "issued" : { "date-parts" : [ [ "2011" ] ] }, "title" : "ORB: an efficient alternative to SIFT or SURF", "type" : "article-journal" }, "uris" : [ "http://www.mendeley.com/documents/?uuid=1eaffac8-1538-42bb-a038-613aac1f9933" ] } ], "mendeley" : { "previouslyFormattedCitation" : "[31]" }, "properties" : { "noteIndex" : 0 }, "schema" : "https://github.com/citation-style-language/schema/raw/master/csl-citation.json" }</w:instrText>
      </w:r>
      <w:r w:rsidR="00E87408">
        <w:fldChar w:fldCharType="separate"/>
      </w:r>
      <w:r w:rsidR="006A1855" w:rsidRPr="006A1855">
        <w:rPr>
          <w:noProof/>
        </w:rPr>
        <w:t>[31]</w:t>
      </w:r>
      <w:r w:rsidR="00E87408">
        <w:fldChar w:fldCharType="end"/>
      </w:r>
      <w:r>
        <w:t xml:space="preserve"> and BRISK</w:t>
      </w:r>
      <w:r w:rsidR="00E87408">
        <w:t xml:space="preserve"> </w:t>
      </w:r>
      <w:r w:rsidR="00E87408">
        <w:fldChar w:fldCharType="begin" w:fldLock="1"/>
      </w:r>
      <w:r w:rsidR="006A1855">
        <w:instrText>ADDIN CSL_CITATION { "citationItems" : [ { "id" : "ITEM-1", "itemData" : { "author" : [ { "dropping-particle" : "", "family" : "Leutenegger", "given" : "S", "non-dropping-particle" : "", "parse-names" : false, "suffix" : "" } ], "container-title" : "Computer Vision (ICCV), \u2026", "id" : "ITEM-1", "issued" : { "date-parts" : [ [ "2011" ] ] }, "title" : "BRISK: Binary robust invariant scalable keypoints", "type" : "article-journal" }, "uris" : [ "http://www.mendeley.com/documents/?uuid=7427c1ee-0b6e-444d-85c2-7df454890a3a" ] } ], "mendeley" : { "previouslyFormattedCitation" : "[32]" }, "properties" : { "noteIndex" : 0 }, "schema" : "https://github.com/citation-style-language/schema/raw/master/csl-citation.json" }</w:instrText>
      </w:r>
      <w:r w:rsidR="00E87408">
        <w:fldChar w:fldCharType="separate"/>
      </w:r>
      <w:r w:rsidR="006A1855" w:rsidRPr="006A1855">
        <w:rPr>
          <w:noProof/>
        </w:rPr>
        <w:t>[32]</w:t>
      </w:r>
      <w:r w:rsidR="00E87408">
        <w:fldChar w:fldCharType="end"/>
      </w:r>
      <w:r>
        <w:t xml:space="preserve"> feature descriptors.</w:t>
      </w:r>
    </w:p>
    <w:p w14:paraId="4205614B" w14:textId="77777777" w:rsidR="00952279" w:rsidRDefault="00952279" w:rsidP="00952279"/>
    <w:p w14:paraId="346C9D87" w14:textId="4D2EC402" w:rsidR="00952279" w:rsidRDefault="00451020" w:rsidP="00952279">
      <w:pPr>
        <w:pStyle w:val="Cabealho3"/>
      </w:pPr>
      <w:r>
        <w:t>D</w:t>
      </w:r>
      <w:r w:rsidR="00952279">
        <w:t>escriptor</w:t>
      </w:r>
      <w:r>
        <w:t>s</w:t>
      </w:r>
      <w:r w:rsidR="00952279">
        <w:t xml:space="preserve"> matching</w:t>
      </w:r>
      <w:r w:rsidR="004D7150">
        <w:t xml:space="preserve"> and inliers filtering</w:t>
      </w:r>
    </w:p>
    <w:p w14:paraId="79CA585F" w14:textId="5224878D" w:rsidR="00CF6B96" w:rsidRDefault="00CF6B96" w:rsidP="00732B54">
      <w:pPr>
        <w:ind w:firstLine="202"/>
        <w:jc w:val="both"/>
      </w:pPr>
      <w:r w:rsidRPr="00CF6B96">
        <w:t>In order to detect multiple banknotes in the same image, a correct matching</w:t>
      </w:r>
      <w:r>
        <w:t xml:space="preserve"> between the image</w:t>
      </w:r>
      <w:r w:rsidR="00095C93">
        <w:t xml:space="preserve"> descriptors</w:t>
      </w:r>
      <w:r>
        <w:t xml:space="preserve"> and the reference banknotes </w:t>
      </w:r>
      <w:r w:rsidRPr="00CF6B96">
        <w:t xml:space="preserve">descriptors </w:t>
      </w:r>
      <w:r>
        <w:t xml:space="preserve">must be establish. Moreover, </w:t>
      </w:r>
      <w:r w:rsidR="00321904">
        <w:t>these matches should be verified to see if they</w:t>
      </w:r>
      <w:r w:rsidR="00095C93">
        <w:t xml:space="preserve"> really belong </w:t>
      </w:r>
      <w:r w:rsidR="00321904">
        <w:t>to a banknote.</w:t>
      </w:r>
    </w:p>
    <w:p w14:paraId="6F1630D2" w14:textId="77777777" w:rsidR="0026791F" w:rsidRDefault="00321904" w:rsidP="00315F26">
      <w:pPr>
        <w:ind w:firstLine="202"/>
        <w:jc w:val="both"/>
      </w:pPr>
      <w:r>
        <w:t>The initial m</w:t>
      </w:r>
      <w:r w:rsidR="00DB7DB7">
        <w:t>atching can be performed using either a</w:t>
      </w:r>
      <w:r>
        <w:t xml:space="preserve"> brute force </w:t>
      </w:r>
      <w:r w:rsidR="00DB7DB7">
        <w:t>or a heuristic approach</w:t>
      </w:r>
      <w:r w:rsidR="0026791F">
        <w:t>.</w:t>
      </w:r>
    </w:p>
    <w:p w14:paraId="178A84BB" w14:textId="77777777" w:rsidR="0026791F" w:rsidRDefault="00DB7DB7" w:rsidP="00315F26">
      <w:pPr>
        <w:ind w:firstLine="202"/>
        <w:jc w:val="both"/>
      </w:pPr>
      <w:r>
        <w:t>I</w:t>
      </w:r>
      <w:r w:rsidR="00321904">
        <w:t xml:space="preserve">n </w:t>
      </w:r>
      <w:r>
        <w:t xml:space="preserve">the brute force approach, </w:t>
      </w:r>
      <w:r w:rsidR="00321904">
        <w:t>each descriptor in the image is compared with all descriptors in the reference image to fin</w:t>
      </w:r>
      <w:r w:rsidR="0026791F">
        <w:t>d the best correspondence.</w:t>
      </w:r>
    </w:p>
    <w:p w14:paraId="273434AD" w14:textId="0FA53601" w:rsidR="00321904" w:rsidRDefault="00B50D6A" w:rsidP="00315F26">
      <w:pPr>
        <w:ind w:firstLine="202"/>
        <w:jc w:val="both"/>
      </w:pPr>
      <w:r>
        <w:t>In</w:t>
      </w:r>
      <w:r w:rsidR="00315F26">
        <w:t xml:space="preserve"> the</w:t>
      </w:r>
      <w:r w:rsidR="00321904">
        <w:t xml:space="preserve"> heuristic approach</w:t>
      </w:r>
      <w:r>
        <w:t>,</w:t>
      </w:r>
      <w:r w:rsidR="00315F26">
        <w:t xml:space="preserve"> </w:t>
      </w:r>
      <w:r w:rsidR="00321904">
        <w:t>such as t</w:t>
      </w:r>
      <w:r>
        <w:t>he FLANN library</w:t>
      </w:r>
      <w:r w:rsidR="00315F26">
        <w:t xml:space="preserve"> </w:t>
      </w:r>
      <w:r w:rsidR="00505CA0">
        <w:fldChar w:fldCharType="begin" w:fldLock="1"/>
      </w:r>
      <w:r w:rsidR="006A1855">
        <w:instrText>ADDIN CSL_CITATION { "citationItems" : [ { "id" : "ITEM-1", "itemData" : { "author" : [ { "dropping-particle" : "", "family" : "Muja", "given" : "Marius", "non-dropping-particle" : "", "parse-names" : false, "suffix" : "" }, { "dropping-particle" : "", "family" : "Lowe", "given" : "DG", "non-dropping-particle" : "", "parse-names" : false, "suffix" : "" } ], "container-title" : "VISAPP (1)", "id" : "ITEM-1", "issued" : { "date-parts" : [ [ "2009" ] ] }, "title" : "Fast Approximate Nearest Neighbors with Automatic Algorithm Configuration.", "type" : "article-journal" }, "uris" : [ "http://www.mendeley.com/documents/?uuid=271c5fd4-cf2c-4a03-8a4f-c294391e8585" ] } ], "mendeley" : { "previouslyFormattedCitation" : "[36]" }, "properties" : { "noteIndex" : 0 }, "schema" : "https://github.com/citation-style-language/schema/raw/master/csl-citation.json" }</w:instrText>
      </w:r>
      <w:r w:rsidR="00505CA0">
        <w:fldChar w:fldCharType="separate"/>
      </w:r>
      <w:r w:rsidR="006A1855" w:rsidRPr="006A1855">
        <w:rPr>
          <w:noProof/>
        </w:rPr>
        <w:t>[36]</w:t>
      </w:r>
      <w:r w:rsidR="00505CA0">
        <w:fldChar w:fldCharType="end"/>
      </w:r>
      <w:r w:rsidR="00315F26">
        <w:t xml:space="preserve">, </w:t>
      </w:r>
      <w:r>
        <w:t xml:space="preserve">several optimizations </w:t>
      </w:r>
      <w:r w:rsidR="00315F26">
        <w:t xml:space="preserve">are employed to </w:t>
      </w:r>
      <w:r>
        <w:t>speed up the computations.</w:t>
      </w:r>
      <w:r w:rsidR="00315F26">
        <w:t xml:space="preserve"> These optimizations can be related to the appropriate selection of which keypoints to match, and </w:t>
      </w:r>
      <w:r w:rsidR="00AB3EC1">
        <w:t xml:space="preserve">to the </w:t>
      </w:r>
      <w:r w:rsidR="00315F26">
        <w:t>use</w:t>
      </w:r>
      <w:r w:rsidR="00AB3EC1">
        <w:t xml:space="preserve"> of</w:t>
      </w:r>
      <w:r w:rsidR="00315F26">
        <w:t xml:space="preserve"> </w:t>
      </w:r>
      <w:r w:rsidR="004C1891">
        <w:t xml:space="preserve">efficient </w:t>
      </w:r>
      <w:r w:rsidR="00315F26">
        <w:t xml:space="preserve">data structures to </w:t>
      </w:r>
      <w:r w:rsidR="00E64E35">
        <w:t>speed up</w:t>
      </w:r>
      <w:r w:rsidR="00315F26">
        <w:t xml:space="preserve"> the search (such as k-d trees).</w:t>
      </w:r>
    </w:p>
    <w:p w14:paraId="6B391124" w14:textId="77777777" w:rsidR="00453AA2" w:rsidRDefault="00453AA2" w:rsidP="00315F26">
      <w:pPr>
        <w:ind w:firstLine="202"/>
        <w:jc w:val="both"/>
      </w:pPr>
      <w:r>
        <w:t>After the initial matching, an inliers filtering phase is applied. It starts by applying a ratio test and then refines the results with the computation of a homography.</w:t>
      </w:r>
    </w:p>
    <w:p w14:paraId="0676C8B2" w14:textId="6B014234" w:rsidR="00453AA2" w:rsidRDefault="00453AA2" w:rsidP="00315F26">
      <w:pPr>
        <w:ind w:firstLine="202"/>
        <w:jc w:val="both"/>
      </w:pPr>
      <w:r>
        <w:t xml:space="preserve">In the ratio test, each image keypoint descriptor is associated with the two best reference image descriptors. This allows to </w:t>
      </w:r>
      <w:r w:rsidR="0026791F">
        <w:t>decide</w:t>
      </w:r>
      <w:r>
        <w:t xml:space="preserve"> if the matching is correct or not, by computing the ratio between the distances of these references keypoints. </w:t>
      </w:r>
      <w:r w:rsidR="005954D6">
        <w:t>The</w:t>
      </w:r>
      <w:r>
        <w:t xml:space="preserve"> rationale behind it, is that if the rati</w:t>
      </w:r>
      <w:r w:rsidR="00597F6E">
        <w:t>o is close to 1, then there are</w:t>
      </w:r>
      <w:r>
        <w:t xml:space="preserve"> two points with equivalent match probability, and as such, is very likely that this is an incorrect match, and should be discarded.</w:t>
      </w:r>
    </w:p>
    <w:p w14:paraId="64537AFE" w14:textId="19D0DF8E" w:rsidR="008C73B3" w:rsidRDefault="008C73B3" w:rsidP="00315F26">
      <w:pPr>
        <w:ind w:firstLine="202"/>
        <w:jc w:val="both"/>
      </w:pPr>
      <w:r>
        <w:t xml:space="preserve">The refinement of the inliers is performed with </w:t>
      </w:r>
      <w:r w:rsidR="002469C0">
        <w:t>the computation of a homography</w:t>
      </w:r>
      <w:r>
        <w:t xml:space="preserve"> </w:t>
      </w:r>
      <w:r w:rsidR="002469C0" w:rsidRPr="002469C0">
        <w:t xml:space="preserve">that allows the mapping of the positions in the reference image </w:t>
      </w:r>
      <w:r w:rsidR="002469C0">
        <w:t xml:space="preserve">to the </w:t>
      </w:r>
      <w:r w:rsidR="002469C0" w:rsidRPr="002469C0">
        <w:t xml:space="preserve">positions </w:t>
      </w:r>
      <w:r w:rsidR="002469C0">
        <w:t xml:space="preserve">in the target image, </w:t>
      </w:r>
      <w:r w:rsidR="002469C0" w:rsidRPr="002469C0">
        <w:t xml:space="preserve">in which the banknotes </w:t>
      </w:r>
      <w:r w:rsidR="002469C0">
        <w:t xml:space="preserve">to be recognize </w:t>
      </w:r>
      <w:r w:rsidR="002469C0" w:rsidRPr="002469C0">
        <w:t>reside.</w:t>
      </w:r>
      <w:r w:rsidR="002469C0">
        <w:t xml:space="preserve"> </w:t>
      </w:r>
      <w:r>
        <w:t xml:space="preserve">This is achieved by </w:t>
      </w:r>
      <w:r w:rsidR="00054B46">
        <w:t xml:space="preserve">using the RANSAC </w:t>
      </w:r>
      <w:r w:rsidR="00A15618">
        <w:fldChar w:fldCharType="begin" w:fldLock="1"/>
      </w:r>
      <w:r w:rsidR="006A1855">
        <w:instrText>ADDIN CSL_CITATION { "citationItems" : [ { "id" : "ITEM-1", "itemData" : { "author" : [ { "dropping-particle" : "", "family" : "Fischler", "given" : "MA", "non-dropping-particle" : "", "parse-names" : false, "suffix" : "" }, { "dropping-particle" : "", "family" : "Bolles", "given" : "RC", "non-dropping-particle" : "", "parse-names" : false, "suffix" : "" } ], "container-title" : "Communications of the ACM", "id" : "ITEM-1", "issue" : "6", "issued" : { "date-parts" : [ [ "1981" ] ] }, "title" : "Random sample consensus: a paradigm for model fitting with applications to image analysis and automated cartography", "type" : "article-journal", "volume" : "24" }, "uris" : [ "http://www.mendeley.com/documents/?uuid=6c4d88f9-ab7a-46bf-a17e-af27d882d7fa" ] } ], "mendeley" : { "previouslyFormattedCitation" : "[37]" }, "properties" : { "noteIndex" : 0 }, "schema" : "https://github.com/citation-style-language/schema/raw/master/csl-citation.json" }</w:instrText>
      </w:r>
      <w:r w:rsidR="00A15618">
        <w:fldChar w:fldCharType="separate"/>
      </w:r>
      <w:r w:rsidR="006A1855" w:rsidRPr="006A1855">
        <w:rPr>
          <w:noProof/>
        </w:rPr>
        <w:t>[37]</w:t>
      </w:r>
      <w:r w:rsidR="00A15618">
        <w:fldChar w:fldCharType="end"/>
      </w:r>
      <w:r w:rsidR="00A15618">
        <w:t xml:space="preserve"> method to </w:t>
      </w:r>
      <w:r w:rsidR="00566869">
        <w:t>find the homography that best fits the detected keypoints.</w:t>
      </w:r>
      <w:r w:rsidR="00A15618">
        <w:t xml:space="preserve"> </w:t>
      </w:r>
      <w:r w:rsidR="00CE4766">
        <w:t>Since this is a RANdom SA</w:t>
      </w:r>
      <w:r w:rsidR="00245757">
        <w:t>mple Consensus method</w:t>
      </w:r>
      <w:r w:rsidR="00F67DFD">
        <w:t>, it</w:t>
      </w:r>
      <w:r w:rsidR="00245757">
        <w:t xml:space="preserve"> iteratively tries to find better results by randomly selecting the </w:t>
      </w:r>
      <w:r w:rsidR="00566869">
        <w:t xml:space="preserve">supporting </w:t>
      </w:r>
      <w:r w:rsidR="00E1130C">
        <w:t>key</w:t>
      </w:r>
      <w:r w:rsidR="00245757">
        <w:t>points until there is a high confidence in the results or the maximum number of iterations is reached. The rationale behind using su</w:t>
      </w:r>
      <w:r w:rsidR="00C667A2">
        <w:t xml:space="preserve">ch </w:t>
      </w:r>
      <w:r w:rsidR="00245757">
        <w:t>method</w:t>
      </w:r>
      <w:r w:rsidR="00E1130C">
        <w:t>,</w:t>
      </w:r>
      <w:r w:rsidR="00245757">
        <w:t xml:space="preserve"> is that the geometry of the banknotes is planar, and if it is assumed that in most cases</w:t>
      </w:r>
      <w:r w:rsidR="00E1130C">
        <w:t xml:space="preserve"> the banknotes that are going to be recognize have also planar geometry, then a homography can be used to analyze if a match is correct or not. This classification is performed by applying the homography to the reference keypoints and </w:t>
      </w:r>
      <w:r w:rsidR="00C667A2">
        <w:t>see if the</w:t>
      </w:r>
      <w:r w:rsidR="00E1130C">
        <w:t xml:space="preserve"> result position in the </w:t>
      </w:r>
      <w:r w:rsidR="00566869">
        <w:t xml:space="preserve">target </w:t>
      </w:r>
      <w:r w:rsidR="00E1130C">
        <w:lastRenderedPageBreak/>
        <w:t>image is close to the p</w:t>
      </w:r>
      <w:r w:rsidR="00C667A2">
        <w:t xml:space="preserve">osition of the matched keypoint. If it is, then </w:t>
      </w:r>
      <w:r w:rsidR="00E1130C">
        <w:t>the match can be considered correct.</w:t>
      </w:r>
    </w:p>
    <w:p w14:paraId="068DD622" w14:textId="6368353A" w:rsidR="002A0B6B" w:rsidRDefault="002A0B6B" w:rsidP="00315F26">
      <w:pPr>
        <w:ind w:firstLine="202"/>
        <w:jc w:val="both"/>
      </w:pPr>
      <w:r>
        <w:t>Having the inliers, two approaches can be used to decide if a valid banknote was found or not.</w:t>
      </w:r>
    </w:p>
    <w:p w14:paraId="36BB506D" w14:textId="0C3442F5" w:rsidR="002A0B6B" w:rsidRDefault="002A0B6B" w:rsidP="00315F26">
      <w:pPr>
        <w:ind w:firstLine="202"/>
        <w:jc w:val="both"/>
      </w:pPr>
      <w:r>
        <w:t xml:space="preserve">One technique </w:t>
      </w:r>
      <w:r w:rsidR="00352DEE">
        <w:t>relies in the computation of</w:t>
      </w:r>
      <w:r>
        <w:t xml:space="preserve"> the global inliers ratio in relation to the number of keypoints, and </w:t>
      </w:r>
      <w:r w:rsidR="00352DEE">
        <w:t xml:space="preserve">considers that there was a correct match if this ratio </w:t>
      </w:r>
      <w:r>
        <w:t xml:space="preserve">is above a given threshold. This is the </w:t>
      </w:r>
      <w:r w:rsidR="00352DEE">
        <w:t>most appropriate method for</w:t>
      </w:r>
      <w:r>
        <w:t xml:space="preserve"> most of the cases of recognition.</w:t>
      </w:r>
    </w:p>
    <w:p w14:paraId="1D6BFFA2" w14:textId="721217C7" w:rsidR="002A0B6B" w:rsidRDefault="002A0B6B" w:rsidP="00315F26">
      <w:pPr>
        <w:ind w:firstLine="202"/>
        <w:jc w:val="both"/>
      </w:pPr>
      <w:r>
        <w:t>Another method that may yield better results when the banknotes are partially occluded</w:t>
      </w:r>
      <w:r w:rsidR="0054723B">
        <w:t>,</w:t>
      </w:r>
      <w:r>
        <w:t xml:space="preserve"> is </w:t>
      </w:r>
      <w:r w:rsidR="00352DEE">
        <w:t xml:space="preserve">to </w:t>
      </w:r>
      <w:r>
        <w:t>considering a correct match</w:t>
      </w:r>
      <w:r w:rsidR="00352DEE">
        <w:t xml:space="preserve"> when one of the components of the masks (shown in Fig. 1) have the local inliers ratio above a given threshold. </w:t>
      </w:r>
      <w:r w:rsidR="002600BA">
        <w:t>The idea behind this approach is</w:t>
      </w:r>
      <w:r w:rsidR="00352DEE">
        <w:t xml:space="preserve"> to consider each patch of the image represented in the mask as a unique identifier of the banknote. As such</w:t>
      </w:r>
      <w:r w:rsidR="002600BA">
        <w:t>,</w:t>
      </w:r>
      <w:r w:rsidR="00352DEE">
        <w:t xml:space="preserve"> if this local patch is correctly detected, then there is a high confidence that the recognition </w:t>
      </w:r>
      <w:r w:rsidR="0054723B">
        <w:t xml:space="preserve">of that banknote </w:t>
      </w:r>
      <w:r w:rsidR="00352DEE">
        <w:t>was successful.</w:t>
      </w:r>
    </w:p>
    <w:p w14:paraId="693F821A" w14:textId="5B1CE323" w:rsidR="00614F3D" w:rsidRDefault="00614F3D" w:rsidP="00952279"/>
    <w:p w14:paraId="5A886B58" w14:textId="21E2E938" w:rsidR="003B502B" w:rsidRDefault="00B658A9" w:rsidP="003B502B">
      <w:pPr>
        <w:pStyle w:val="Cabealho3"/>
      </w:pPr>
      <w:r w:rsidRPr="00D45D76">
        <w:rPr>
          <w:noProof/>
        </w:rPr>
        <w:drawing>
          <wp:anchor distT="0" distB="0" distL="114300" distR="114300" simplePos="0" relativeHeight="251680768" behindDoc="0" locked="0" layoutInCell="1" allowOverlap="1" wp14:anchorId="3FF05734" wp14:editId="76FE417C">
            <wp:simplePos x="0" y="0"/>
            <wp:positionH relativeFrom="margin">
              <wp:posOffset>3495675</wp:posOffset>
            </wp:positionH>
            <wp:positionV relativeFrom="paragraph">
              <wp:posOffset>102235</wp:posOffset>
            </wp:positionV>
            <wp:extent cx="3007360" cy="800100"/>
            <wp:effectExtent l="0" t="0" r="2540" b="0"/>
            <wp:wrapTopAndBottom/>
            <wp:docPr id="4" name="Imagem 4" descr="U:\GitHub\Currency-Recognition\Results\Object reconition\5__(5).jpg___SIFT-Detector_SIFT-Extractor_BF-Matcher_lowQualityImageDB_globalMatch__inliersMatches_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GitHub\Currency-Recognition\Results\Object reconition\5__(5).jpg___SIFT-Detector_SIFT-Extractor_BF-Matcher_lowQualityImageDB_globalMatch__inliersMatches__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7360"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506777">
        <w:t>Shape</w:t>
      </w:r>
      <w:r w:rsidR="003B502B">
        <w:t xml:space="preserve"> </w:t>
      </w:r>
      <w:r w:rsidR="00614F3D">
        <w:t>analysis</w:t>
      </w:r>
    </w:p>
    <w:p w14:paraId="38E50694" w14:textId="7194CD8F" w:rsidR="00C740DC" w:rsidRDefault="00C740DC" w:rsidP="00C740DC">
      <w:pPr>
        <w:ind w:firstLine="202"/>
        <w:jc w:val="both"/>
      </w:pPr>
      <w:r>
        <w:t>When a banknote matching is considered valid, it undergoes a postprocessing step in which its contour shape is analyzed.</w:t>
      </w:r>
    </w:p>
    <w:p w14:paraId="6161786F" w14:textId="6D452B4E" w:rsidR="00C740DC" w:rsidRDefault="00C740DC" w:rsidP="00C740DC">
      <w:pPr>
        <w:ind w:firstLine="202"/>
        <w:jc w:val="both"/>
      </w:pPr>
      <w:r>
        <w:t>This step is crucial to avoid the multiple detection of the same banknote when it is wrinkled or folded. Also, it removes any recognition that have a contour shape that can’t be associated with a banknote.</w:t>
      </w:r>
    </w:p>
    <w:p w14:paraId="6DF31803" w14:textId="3087BDC4" w:rsidR="00C740DC" w:rsidRDefault="00C740DC" w:rsidP="00C740DC">
      <w:pPr>
        <w:ind w:firstLine="202"/>
        <w:jc w:val="both"/>
      </w:pPr>
      <w:r>
        <w:t>The initial filtering is performed by removing any result which have a contour with a very low area in relation to the whole image.</w:t>
      </w:r>
    </w:p>
    <w:p w14:paraId="6F92AFB2" w14:textId="34087618" w:rsidR="00C740DC" w:rsidRDefault="00C740DC" w:rsidP="00C740DC">
      <w:pPr>
        <w:ind w:firstLine="202"/>
        <w:jc w:val="both"/>
      </w:pPr>
      <w:r>
        <w:t>In a second step, any result with</w:t>
      </w:r>
      <w:r w:rsidR="00C43138">
        <w:t>out</w:t>
      </w:r>
      <w:r>
        <w:t xml:space="preserve"> a convex contour is also removed. This is applied because a banknote has a </w:t>
      </w:r>
      <w:r w:rsidR="00C43138">
        <w:t>convex</w:t>
      </w:r>
      <w:r>
        <w:t xml:space="preserve"> quadrilateral shape. It will never have a </w:t>
      </w:r>
      <w:r w:rsidR="00C43138">
        <w:t>concave</w:t>
      </w:r>
      <w:r>
        <w:t xml:space="preserve"> shape, even when it </w:t>
      </w:r>
      <w:r w:rsidR="00C43138">
        <w:t xml:space="preserve">is </w:t>
      </w:r>
      <w:r>
        <w:t xml:space="preserve">folded. The reason for this is that the contour is not </w:t>
      </w:r>
      <w:r w:rsidR="00C43138">
        <w:t xml:space="preserve">computed from the </w:t>
      </w:r>
      <w:r w:rsidR="009644FD" w:rsidRPr="009644FD">
        <w:t xml:space="preserve">banknote </w:t>
      </w:r>
      <w:r w:rsidR="009644FD">
        <w:t>borders</w:t>
      </w:r>
      <w:r w:rsidR="00C43138">
        <w:t xml:space="preserve">. Instead a homography is used to map the 4 </w:t>
      </w:r>
      <w:r w:rsidR="00142F4C">
        <w:t xml:space="preserve">corners of the reference image </w:t>
      </w:r>
      <w:r w:rsidR="00C43138">
        <w:t xml:space="preserve">to the </w:t>
      </w:r>
      <w:r w:rsidR="009644FD">
        <w:t>positions</w:t>
      </w:r>
      <w:r w:rsidR="00142F4C">
        <w:t xml:space="preserve"> </w:t>
      </w:r>
      <w:r w:rsidR="00C43138">
        <w:t xml:space="preserve">in </w:t>
      </w:r>
      <w:r w:rsidR="009644FD">
        <w:t xml:space="preserve">the image in </w:t>
      </w:r>
      <w:r w:rsidR="00C43138">
        <w:t>which the banknotes reside.</w:t>
      </w:r>
    </w:p>
    <w:p w14:paraId="2BBAFDCF" w14:textId="0BE8910E" w:rsidR="00142F4C" w:rsidRDefault="000C12BB" w:rsidP="00C740DC">
      <w:pPr>
        <w:ind w:firstLine="202"/>
        <w:jc w:val="both"/>
      </w:pPr>
      <w:r w:rsidRPr="000C12BB">
        <w:rPr>
          <w:noProof/>
        </w:rPr>
        <w:drawing>
          <wp:anchor distT="0" distB="0" distL="114300" distR="114300" simplePos="0" relativeHeight="251656192" behindDoc="1" locked="0" layoutInCell="1" allowOverlap="1" wp14:anchorId="3BDD8173" wp14:editId="132318A0">
            <wp:simplePos x="0" y="0"/>
            <wp:positionH relativeFrom="column">
              <wp:posOffset>462915</wp:posOffset>
            </wp:positionH>
            <wp:positionV relativeFrom="paragraph">
              <wp:posOffset>646355</wp:posOffset>
            </wp:positionV>
            <wp:extent cx="2303780" cy="1487805"/>
            <wp:effectExtent l="0" t="0" r="1270" b="0"/>
            <wp:wrapTopAndBottom/>
            <wp:docPr id="2" name="Imagem 2" descr="U:\GitHub\Currency-Recognition\CurrencyRecognition\imgs\currencyDBSha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itHub\Currency-Recognition\CurrencyRecognition\imgs\currencyDBShap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03780" cy="1487805"/>
                    </a:xfrm>
                    <a:prstGeom prst="rect">
                      <a:avLst/>
                    </a:prstGeom>
                    <a:noFill/>
                    <a:ln>
                      <a:noFill/>
                    </a:ln>
                  </pic:spPr>
                </pic:pic>
              </a:graphicData>
            </a:graphic>
            <wp14:sizeRelH relativeFrom="page">
              <wp14:pctWidth>0</wp14:pctWidth>
            </wp14:sizeRelH>
            <wp14:sizeRelV relativeFrom="page">
              <wp14:pctHeight>0</wp14:pctHeight>
            </wp14:sizeRelV>
          </wp:anchor>
        </w:drawing>
      </w:r>
      <w:r w:rsidR="00142F4C">
        <w:t xml:space="preserve">A final step removes any result that has a contour with a circularity or aspect ratio outside the acceptable bounds. These bounds are </w:t>
      </w:r>
      <w:r w:rsidR="009644FD">
        <w:t>retrieved</w:t>
      </w:r>
      <w:r w:rsidR="00142F4C">
        <w:t xml:space="preserve"> from a database of v</w:t>
      </w:r>
      <w:r w:rsidR="006A3648">
        <w:t>alid shapes, as shown in Fig. 3</w:t>
      </w:r>
      <w:r w:rsidR="00142F4C">
        <w:t>.</w:t>
      </w:r>
    </w:p>
    <w:p w14:paraId="3A14CD60" w14:textId="5FEC8BEF" w:rsidR="000C12BB" w:rsidRDefault="006A3648" w:rsidP="000C12BB">
      <w:pPr>
        <w:jc w:val="center"/>
      </w:pPr>
      <w:r>
        <w:t>Fig. 3</w:t>
      </w:r>
      <w:r w:rsidR="000C12BB">
        <w:t>. Database of valid instances of banknote shapes</w:t>
      </w:r>
    </w:p>
    <w:p w14:paraId="057140F6" w14:textId="1A6458DD" w:rsidR="003B502B" w:rsidRDefault="003B502B" w:rsidP="003B502B">
      <w:pPr>
        <w:ind w:firstLine="202"/>
      </w:pPr>
    </w:p>
    <w:p w14:paraId="2991FFDD" w14:textId="36369FB5" w:rsidR="00221E4A" w:rsidRDefault="00221E4A" w:rsidP="00221E4A">
      <w:pPr>
        <w:pStyle w:val="Cabealho3"/>
      </w:pPr>
      <w:r>
        <w:t>Detection of multiple banknotes</w:t>
      </w:r>
    </w:p>
    <w:p w14:paraId="1904BAB8" w14:textId="4AAD414B" w:rsidR="00221E4A" w:rsidRDefault="00221E4A" w:rsidP="00D45D76">
      <w:pPr>
        <w:ind w:firstLine="202"/>
        <w:jc w:val="both"/>
      </w:pPr>
      <w:r>
        <w:t xml:space="preserve">In order to recognize several banknotes in the same image, the steps </w:t>
      </w:r>
      <w:r w:rsidR="001947BD">
        <w:t xml:space="preserve">C3 and C4 </w:t>
      </w:r>
      <w:r w:rsidR="008340D0">
        <w:t>are</w:t>
      </w:r>
      <w:r w:rsidR="001947BD">
        <w:t xml:space="preserve"> performed to every banknote reference image, and the best match </w:t>
      </w:r>
      <w:r w:rsidR="008340D0">
        <w:t>is</w:t>
      </w:r>
      <w:r w:rsidR="001947BD">
        <w:t xml:space="preserve"> chosen. After the retrieval of the best match</w:t>
      </w:r>
      <w:r w:rsidR="008340D0">
        <w:t>, its</w:t>
      </w:r>
      <w:r w:rsidR="001947BD">
        <w:t xml:space="preserve"> inliers are removed from the keypoint set</w:t>
      </w:r>
      <w:r w:rsidR="008340D0">
        <w:t>,</w:t>
      </w:r>
      <w:r w:rsidR="001947BD">
        <w:t xml:space="preserve"> and steps C3 and C4 are repeated </w:t>
      </w:r>
      <w:r w:rsidR="008340D0">
        <w:t xml:space="preserve">again for every reference image, </w:t>
      </w:r>
      <w:r w:rsidR="008340D0">
        <w:lastRenderedPageBreak/>
        <w:t xml:space="preserve">in order </w:t>
      </w:r>
      <w:r w:rsidR="001947BD">
        <w:t>to find another banknote. This is done until no valid match is found.</w:t>
      </w:r>
    </w:p>
    <w:p w14:paraId="6F3F54B0" w14:textId="74118E77" w:rsidR="00A04223" w:rsidRPr="00221E4A" w:rsidRDefault="00A04223" w:rsidP="00D45D76">
      <w:pPr>
        <w:ind w:firstLine="202"/>
        <w:jc w:val="both"/>
      </w:pPr>
      <w:r>
        <w:t xml:space="preserve">Only the inliers must be removed from the keypoint set in order to be able to successful recognize partially occluded banknotes. A less robust method </w:t>
      </w:r>
      <w:r w:rsidR="009644FD">
        <w:t xml:space="preserve">(not used), </w:t>
      </w:r>
      <w:r>
        <w:t>that will likely fail, removes the keypoints that are inside the banknote contour. Although it might require less computations to perform, it will fail to detect banknotes that are on top of each other, because part of their keypoints will be remov</w:t>
      </w:r>
      <w:r w:rsidR="00B2367D">
        <w:t>ed when one of the banknotes is</w:t>
      </w:r>
      <w:r>
        <w:t xml:space="preserve"> detected.</w:t>
      </w:r>
    </w:p>
    <w:p w14:paraId="6B20DDBA" w14:textId="7559BB70" w:rsidR="00EA6E69" w:rsidRDefault="00EA6E69" w:rsidP="00EA6E69">
      <w:pPr>
        <w:pStyle w:val="Cabealho1"/>
      </w:pPr>
      <w:r>
        <w:t>Results</w:t>
      </w:r>
    </w:p>
    <w:p w14:paraId="16D6D4EB" w14:textId="64505B05" w:rsidR="00B658A9" w:rsidRDefault="00EA6E69" w:rsidP="00B658A9">
      <w:pPr>
        <w:ind w:firstLine="202"/>
        <w:jc w:val="both"/>
      </w:pPr>
      <w:r>
        <w:t xml:space="preserve">The system was tested with 82 images that contained banknotes in the most common conditions, such as different perspective views, </w:t>
      </w:r>
      <w:r w:rsidR="00CF092A">
        <w:t xml:space="preserve">cluttered environments, </w:t>
      </w:r>
      <w:r>
        <w:t>multiple banknotes per image and partially occluded banknotes. With the proper configuration</w:t>
      </w:r>
      <w:r w:rsidR="00CF092A">
        <w:t xml:space="preserve"> (specified in</w:t>
      </w:r>
      <w:r w:rsidR="006A1855">
        <w:t xml:space="preserve"> </w:t>
      </w:r>
      <w:r w:rsidR="006A1855">
        <w:fldChar w:fldCharType="begin" w:fldLock="1"/>
      </w:r>
      <w:r w:rsidR="006A1855">
        <w:instrText>ADDIN CSL_CITATION { "citationItems" : [ { "id" : "ITEM-1", "itemData" : { "URL" : "http://carlosmccosta.github.io/Currency-Recognition/", "author" : [ { "dropping-particle" : "", "family" : "Costa", "given" : "Carlos", "non-dropping-particle" : "", "parse-names" : false, "suffix" : "" } ], "id" : "ITEM-1", "issued" : { "date-parts" : [ [ "2014" ] ] }, "title" : "Currency-Recognition", "type" : "webpage" }, "uris" : [ "http://www.mendeley.com/documents/?uuid=921de5ae-6d82-4bbc-b36a-0fb1af305f1e" ] } ], "mendeley" : { "previouslyFormattedCitation" : "[28]" }, "properties" : { "noteIndex" : 0 }, "schema" : "https://github.com/citation-style-language/schema/raw/master/csl-citation.json" }</w:instrText>
      </w:r>
      <w:r w:rsidR="006A1855">
        <w:fldChar w:fldCharType="separate"/>
      </w:r>
      <w:r w:rsidR="006A1855" w:rsidRPr="006A1855">
        <w:rPr>
          <w:noProof/>
        </w:rPr>
        <w:t>[28]</w:t>
      </w:r>
      <w:r w:rsidR="006A1855">
        <w:fldChar w:fldCharType="end"/>
      </w:r>
      <w:r w:rsidR="00CF092A">
        <w:t>)</w:t>
      </w:r>
      <w:r>
        <w:t>, the system successfully recognize all test images. Below are some of the representative results.</w:t>
      </w:r>
    </w:p>
    <w:p w14:paraId="684CC23B" w14:textId="6287C8F0" w:rsidR="00B658A9" w:rsidRDefault="00B658A9" w:rsidP="00B658A9">
      <w:pPr>
        <w:jc w:val="center"/>
      </w:pPr>
      <w:r w:rsidRPr="005C4697">
        <w:rPr>
          <w:noProof/>
        </w:rPr>
        <w:drawing>
          <wp:anchor distT="0" distB="0" distL="114300" distR="114300" simplePos="0" relativeHeight="251682816" behindDoc="1" locked="0" layoutInCell="1" allowOverlap="1" wp14:anchorId="41CEAF11" wp14:editId="44747F3A">
            <wp:simplePos x="0" y="0"/>
            <wp:positionH relativeFrom="margin">
              <wp:posOffset>4003675</wp:posOffset>
            </wp:positionH>
            <wp:positionV relativeFrom="paragraph">
              <wp:posOffset>1082638</wp:posOffset>
            </wp:positionV>
            <wp:extent cx="1990090" cy="993775"/>
            <wp:effectExtent l="0" t="0" r="0" b="0"/>
            <wp:wrapTopAndBottom/>
            <wp:docPr id="5" name="Imagem 5" descr="U:\GitHub\Currency-Recognition\Results\Object reconition\5__(6).jpg___SURF-Detector_SURF-Extractor_BF-Matcher_lowQualityImageDB_globalMatch__inliersMatches_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itHub\Currency-Recognition\Results\Object reconition\5__(6).jpg___SURF-Detector_SURF-Extractor_BF-Matcher_lowQualityImageDB_globalMatch__inliersMatches__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90090" cy="993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648">
        <w:t>Fig. 4</w:t>
      </w:r>
      <w:r w:rsidR="00EA6E69">
        <w:t xml:space="preserve">. Detection of a banknote in an ideal </w:t>
      </w:r>
      <w:r w:rsidR="00CF092A">
        <w:t>perspective view</w:t>
      </w:r>
      <w:r w:rsidR="00EA6E69">
        <w:t>.</w:t>
      </w:r>
    </w:p>
    <w:p w14:paraId="1A4C1782" w14:textId="57D54B8E" w:rsidR="00B658A9" w:rsidRDefault="00B450A1" w:rsidP="00B450A1">
      <w:pPr>
        <w:jc w:val="center"/>
      </w:pPr>
      <w:r w:rsidRPr="00EA6E69">
        <w:rPr>
          <w:noProof/>
        </w:rPr>
        <w:drawing>
          <wp:anchor distT="0" distB="0" distL="114300" distR="114300" simplePos="0" relativeHeight="251684864" behindDoc="0" locked="0" layoutInCell="1" allowOverlap="1" wp14:anchorId="181F7711" wp14:editId="4441AA63">
            <wp:simplePos x="0" y="0"/>
            <wp:positionH relativeFrom="margin">
              <wp:posOffset>3530600</wp:posOffset>
            </wp:positionH>
            <wp:positionV relativeFrom="paragraph">
              <wp:posOffset>1323303</wp:posOffset>
            </wp:positionV>
            <wp:extent cx="2936240" cy="1057275"/>
            <wp:effectExtent l="0" t="0" r="0" b="9525"/>
            <wp:wrapTopAndBottom/>
            <wp:docPr id="6" name="Imagem 6" descr="U:\GitHub\Currency-Recognition\Results\Representative results\10__(9).jpeg___SIFT-Detector_SIFT-Extractor_BF-Matcher_lowQualityImageDB_globalMatch__inliersMatches_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itHub\Currency-Recognition\Results\Representative results\10__(9).jpeg___SIFT-Detector_SIFT-Extractor_BF-Matcher_lowQualityImageDB_globalMatch__inliersMatches__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6240" cy="1057275"/>
                    </a:xfrm>
                    <a:prstGeom prst="rect">
                      <a:avLst/>
                    </a:prstGeom>
                    <a:noFill/>
                    <a:ln>
                      <a:noFill/>
                    </a:ln>
                  </pic:spPr>
                </pic:pic>
              </a:graphicData>
            </a:graphic>
            <wp14:sizeRelH relativeFrom="page">
              <wp14:pctWidth>0</wp14:pctWidth>
            </wp14:sizeRelH>
            <wp14:sizeRelV relativeFrom="page">
              <wp14:pctHeight>0</wp14:pctHeight>
            </wp14:sizeRelV>
          </wp:anchor>
        </w:drawing>
      </w:r>
      <w:r w:rsidR="006A3648">
        <w:t>Fig. 5</w:t>
      </w:r>
      <w:r w:rsidR="00EA6E69">
        <w:t>. Detection of a banknote with perspective distortion.</w:t>
      </w:r>
    </w:p>
    <w:p w14:paraId="4F903E37" w14:textId="254B4D48" w:rsidR="00EA6E69" w:rsidRDefault="006A3648" w:rsidP="00571CC8">
      <w:pPr>
        <w:jc w:val="center"/>
      </w:pPr>
      <w:r w:rsidRPr="006A3648">
        <w:t>Fig. 6.</w:t>
      </w:r>
      <w:r w:rsidR="00AF7E6D" w:rsidRPr="00AF7E6D">
        <w:t xml:space="preserve"> Detection of a banknote in cluttered environments</w:t>
      </w:r>
      <w:r w:rsidRPr="006A3648">
        <w:t>.</w:t>
      </w:r>
    </w:p>
    <w:p w14:paraId="6F69ABDB" w14:textId="54E09979" w:rsidR="00B658A9" w:rsidRDefault="00597F6E" w:rsidP="00571CC8">
      <w:pPr>
        <w:jc w:val="center"/>
      </w:pPr>
      <w:r>
        <w:rPr>
          <w:noProof/>
        </w:rPr>
        <mc:AlternateContent>
          <mc:Choice Requires="wpg">
            <w:drawing>
              <wp:anchor distT="0" distB="0" distL="114300" distR="114300" simplePos="0" relativeHeight="251686912" behindDoc="0" locked="0" layoutInCell="1" allowOverlap="1" wp14:anchorId="603EB96E" wp14:editId="26327B66">
                <wp:simplePos x="0" y="0"/>
                <wp:positionH relativeFrom="column">
                  <wp:posOffset>379095</wp:posOffset>
                </wp:positionH>
                <wp:positionV relativeFrom="paragraph">
                  <wp:posOffset>55917</wp:posOffset>
                </wp:positionV>
                <wp:extent cx="2462530" cy="2065020"/>
                <wp:effectExtent l="0" t="0" r="0" b="0"/>
                <wp:wrapSquare wrapText="bothSides"/>
                <wp:docPr id="15" name="Grupo 15"/>
                <wp:cNvGraphicFramePr/>
                <a:graphic xmlns:a="http://schemas.openxmlformats.org/drawingml/2006/main">
                  <a:graphicData uri="http://schemas.microsoft.com/office/word/2010/wordprocessingGroup">
                    <wpg:wgp>
                      <wpg:cNvGrpSpPr/>
                      <wpg:grpSpPr>
                        <a:xfrm>
                          <a:off x="0" y="0"/>
                          <a:ext cx="2462530" cy="2065020"/>
                          <a:chOff x="0" y="9427"/>
                          <a:chExt cx="3185795" cy="2671569"/>
                        </a:xfrm>
                      </wpg:grpSpPr>
                      <pic:pic xmlns:pic="http://schemas.openxmlformats.org/drawingml/2006/picture">
                        <pic:nvPicPr>
                          <pic:cNvPr id="10" name="Imagem 10" descr="U:\GitHub\Currency-Recognition\Results\Representative results\500.jpg___GFTT-Detector_SIFT-Extractor_BF-Matcher_dynamicQualityImageDB_globalMatch__inliersMatches__0.jpg"/>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9427"/>
                            <a:ext cx="3185795" cy="1326515"/>
                          </a:xfrm>
                          <a:prstGeom prst="rect">
                            <a:avLst/>
                          </a:prstGeom>
                          <a:noFill/>
                          <a:ln>
                            <a:noFill/>
                          </a:ln>
                        </pic:spPr>
                      </pic:pic>
                      <pic:pic xmlns:pic="http://schemas.openxmlformats.org/drawingml/2006/picture">
                        <pic:nvPicPr>
                          <pic:cNvPr id="11" name="Imagem 11" descr="U:\GitHub\Currency-Recognition\Results\Representative results\50__(13).jpg___SIFT-Detector_SIFT-Extractor_BF-Matcher_mediumQualityImageDB_globalMatch__inliersMatches__0.jp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1338606"/>
                            <a:ext cx="3185795" cy="13423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17FB2BE" id="Grupo 15" o:spid="_x0000_s1026" style="position:absolute;margin-left:29.85pt;margin-top:4.4pt;width:193.9pt;height:162.6pt;z-index:251686912;mso-width-relative:margin;mso-height-relative:margin" coordorigin=",94" coordsize="31857,26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">
                <v:shape id="Imagem 10" o:spid="_x0000_s1027" type="#_x0000_t75" style="position:absolute;top:94;width:31857;height:132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9paXFAAAA2wAAAA8AAABkcnMvZG93bnJldi54bWxEj0FrwkAQhe8F/8Mygre6UaiU6CpFEEsN&#10;lGoQeptmp0kwOxuyWxP76zuHgrcZ3pv3vlltBteoK3Wh9mxgNk1AERfe1lwayE+7x2dQISJbbDyT&#10;gRsF2KxHDytMre/5g67HWCoJ4ZCigSrGNtU6FBU5DFPfEov27TuHUdau1LbDXsJdo+dJstAOa5aG&#10;ClvaVlRcjj/OQJbleH4Ph69seNv1vL88Zb/605jJeHhZgoo0xLv5//rVCr7Qyy8ygF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vaWlxQAAANsAAAAPAAAAAAAAAAAAAAAA&#10;AJ8CAABkcnMvZG93bnJldi54bWxQSwUGAAAAAAQABAD3AAAAkQMAAAAA&#10;">
                  <v:imagedata r:id="rId22" o:title="500.jpg___GFTT-Detector_SIFT-Extractor_BF-Matcher_dynamicQualityImageDB_globalMatch__inliersMatches__0"/>
                  <v:path arrowok="t"/>
                </v:shape>
                <v:shape id="Imagem 11" o:spid="_x0000_s1028" type="#_x0000_t75" style="position:absolute;top:13386;width:31857;height:134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XisK+AAAA2wAAAA8AAABkcnMvZG93bnJldi54bWxET82KwjAQvgv7DmEWvIhN9SBSm4oUd/Fq&#10;9QGGZmyLzaQmWVvffrOw4G0+vt/J95PpxZOc7ywrWCUpCOLa6o4bBdfL13ILwgdkjb1lUvAiD/vi&#10;Y5Zjpu3IZ3pWoRExhH2GCtoQhkxKX7dk0Cd2II7czTqDIULXSO1wjOGml+s03UiDHceGFgcqW6rv&#10;1Y9R8F0uDsdtyq4cx3B8rKvpJe1ZqfnndNiBCDSFt/jffdJx/gr+fokHyOI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HFXisK+AAAA2wAAAA8AAAAAAAAAAAAAAAAAnwIAAGRy&#10;cy9kb3ducmV2LnhtbFBLBQYAAAAABAAEAPcAAACKAwAAAAA=&#10;">
                  <v:imagedata r:id="rId23" o:title="50__(13).jpg___SIFT-Detector_SIFT-Extractor_BF-Matcher_mediumQualityImageDB_globalMatch__inliersMatches__0"/>
                  <v:path arrowok="t"/>
                </v:shape>
                <w10:wrap type="square"/>
              </v:group>
            </w:pict>
          </mc:Fallback>
        </mc:AlternateContent>
      </w:r>
    </w:p>
    <w:p w14:paraId="3C66304D" w14:textId="77777777" w:rsidR="00DC4599" w:rsidRDefault="00DC4599" w:rsidP="00DC4599">
      <w:pPr>
        <w:jc w:val="center"/>
      </w:pPr>
    </w:p>
    <w:p w14:paraId="01B802A4" w14:textId="77777777" w:rsidR="00DC4599" w:rsidRDefault="00DC4599" w:rsidP="00DC4599">
      <w:pPr>
        <w:jc w:val="center"/>
      </w:pPr>
    </w:p>
    <w:p w14:paraId="0B4A10B8" w14:textId="77777777" w:rsidR="00DC4599" w:rsidRDefault="00DC4599" w:rsidP="00DC4599">
      <w:pPr>
        <w:jc w:val="center"/>
      </w:pPr>
    </w:p>
    <w:p w14:paraId="33700CBB" w14:textId="77777777" w:rsidR="00DC4599" w:rsidRDefault="00DC4599" w:rsidP="00DC4599">
      <w:pPr>
        <w:jc w:val="center"/>
      </w:pPr>
    </w:p>
    <w:p w14:paraId="6CA54101" w14:textId="77777777" w:rsidR="00DC4599" w:rsidRDefault="00DC4599" w:rsidP="00DC4599">
      <w:pPr>
        <w:jc w:val="center"/>
      </w:pPr>
    </w:p>
    <w:p w14:paraId="1ABBC794" w14:textId="77777777" w:rsidR="00DC4599" w:rsidRDefault="00DC4599" w:rsidP="00DC4599">
      <w:pPr>
        <w:jc w:val="center"/>
      </w:pPr>
    </w:p>
    <w:p w14:paraId="30E42C8B" w14:textId="77777777" w:rsidR="00DC4599" w:rsidRDefault="00DC4599" w:rsidP="00DC4599">
      <w:pPr>
        <w:jc w:val="center"/>
      </w:pPr>
    </w:p>
    <w:p w14:paraId="3C8D97AE" w14:textId="77777777" w:rsidR="00DC4599" w:rsidRDefault="00DC4599" w:rsidP="00DC4599">
      <w:pPr>
        <w:jc w:val="center"/>
      </w:pPr>
    </w:p>
    <w:p w14:paraId="1F00B71E" w14:textId="77777777" w:rsidR="00DC4599" w:rsidRDefault="00DC4599" w:rsidP="00DC4599">
      <w:pPr>
        <w:jc w:val="center"/>
      </w:pPr>
    </w:p>
    <w:p w14:paraId="797DC99E" w14:textId="77777777" w:rsidR="00DC4599" w:rsidRDefault="00DC4599" w:rsidP="00DC4599">
      <w:pPr>
        <w:jc w:val="center"/>
      </w:pPr>
    </w:p>
    <w:p w14:paraId="69ACBCCA" w14:textId="77777777" w:rsidR="00DC4599" w:rsidRDefault="00DC4599" w:rsidP="00DC4599">
      <w:pPr>
        <w:jc w:val="center"/>
      </w:pPr>
    </w:p>
    <w:p w14:paraId="22D37E1B" w14:textId="77777777" w:rsidR="00DC4599" w:rsidRDefault="00DC4599" w:rsidP="00DC4599">
      <w:pPr>
        <w:jc w:val="center"/>
      </w:pPr>
    </w:p>
    <w:p w14:paraId="26999ACA" w14:textId="77777777" w:rsidR="00DC4599" w:rsidRDefault="00DC4599" w:rsidP="00DC4599">
      <w:pPr>
        <w:jc w:val="center"/>
      </w:pPr>
    </w:p>
    <w:p w14:paraId="6DD40E13" w14:textId="77777777" w:rsidR="00DC4599" w:rsidRDefault="00DC4599" w:rsidP="00DC4599">
      <w:pPr>
        <w:jc w:val="center"/>
      </w:pPr>
    </w:p>
    <w:p w14:paraId="74993EAE" w14:textId="79F5A3A9" w:rsidR="00D45D76" w:rsidRDefault="006A3648" w:rsidP="00DC4599">
      <w:pPr>
        <w:jc w:val="center"/>
      </w:pPr>
      <w:r>
        <w:t>Fig. 7</w:t>
      </w:r>
      <w:r w:rsidRPr="006A3648">
        <w:t>.</w:t>
      </w:r>
      <w:r w:rsidR="00AF7E6D" w:rsidRPr="00AF7E6D">
        <w:t xml:space="preserve"> Detection of partially occluded banknotes</w:t>
      </w:r>
      <w:r w:rsidR="00AF7E6D">
        <w:t>.</w:t>
      </w:r>
    </w:p>
    <w:p w14:paraId="2B2CE91C" w14:textId="1BB7BFA8" w:rsidR="00B658A9" w:rsidRDefault="00AF7E6D" w:rsidP="00AF7E6D">
      <w:pPr>
        <w:ind w:firstLine="202"/>
        <w:jc w:val="center"/>
      </w:pPr>
      <w:r>
        <w:rPr>
          <w:noProof/>
        </w:rPr>
        <w:lastRenderedPageBreak/>
        <mc:AlternateContent>
          <mc:Choice Requires="wpg">
            <w:drawing>
              <wp:anchor distT="0" distB="0" distL="114300" distR="114300" simplePos="0" relativeHeight="251676672" behindDoc="0" locked="0" layoutInCell="1" allowOverlap="1" wp14:anchorId="0F524056" wp14:editId="79B4ACF3">
                <wp:simplePos x="0" y="0"/>
                <wp:positionH relativeFrom="column">
                  <wp:align>right</wp:align>
                </wp:positionH>
                <wp:positionV relativeFrom="paragraph">
                  <wp:posOffset>535</wp:posOffset>
                </wp:positionV>
                <wp:extent cx="3098165" cy="3933825"/>
                <wp:effectExtent l="0" t="0" r="6985" b="9525"/>
                <wp:wrapTopAndBottom/>
                <wp:docPr id="14" name="Grupo 14"/>
                <wp:cNvGraphicFramePr/>
                <a:graphic xmlns:a="http://schemas.openxmlformats.org/drawingml/2006/main">
                  <a:graphicData uri="http://schemas.microsoft.com/office/word/2010/wordprocessingGroup">
                    <wpg:wgp>
                      <wpg:cNvGrpSpPr/>
                      <wpg:grpSpPr>
                        <a:xfrm>
                          <a:off x="0" y="0"/>
                          <a:ext cx="3098165" cy="3933825"/>
                          <a:chOff x="0" y="0"/>
                          <a:chExt cx="3182620" cy="4045441"/>
                        </a:xfrm>
                      </wpg:grpSpPr>
                      <pic:pic xmlns:pic="http://schemas.openxmlformats.org/drawingml/2006/picture">
                        <pic:nvPicPr>
                          <pic:cNvPr id="7" name="Imagem 7" descr="U:\GitHub\Currency-Recognition\Results\Representative results\10-20-50.jpg___SIFT-Detector_SIFT-Extractor_BF-Matcher_dynamicQualityImageDB_globalMatch__inliersMatches__0.jp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2696066"/>
                            <a:ext cx="3182620" cy="1349375"/>
                          </a:xfrm>
                          <a:prstGeom prst="rect">
                            <a:avLst/>
                          </a:prstGeom>
                          <a:noFill/>
                          <a:ln>
                            <a:noFill/>
                          </a:ln>
                        </pic:spPr>
                      </pic:pic>
                      <pic:pic xmlns:pic="http://schemas.openxmlformats.org/drawingml/2006/picture">
                        <pic:nvPicPr>
                          <pic:cNvPr id="8" name="Imagem 8" descr="U:\GitHub\Currency-Recognition\Results\Representative results\10-20-50.jpg___SIFT-Detector_SIFT-Extractor_BF-Matcher_dynamicQualityImageDB_globalMatch__inliersMatches__1.jp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0715" cy="1349375"/>
                          </a:xfrm>
                          <a:prstGeom prst="rect">
                            <a:avLst/>
                          </a:prstGeom>
                          <a:noFill/>
                          <a:ln>
                            <a:noFill/>
                          </a:ln>
                        </pic:spPr>
                      </pic:pic>
                      <pic:pic xmlns:pic="http://schemas.openxmlformats.org/drawingml/2006/picture">
                        <pic:nvPicPr>
                          <pic:cNvPr id="9" name="Imagem 9" descr="U:\GitHub\Currency-Recognition\Results\Representative results\10-20-50.jpg___SIFT-Detector_SIFT-Extractor_BF-Matcher_dynamicQualityImageDB_globalMatch__inliersMatches__2.jpg"/>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1348033"/>
                            <a:ext cx="3181985" cy="13493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A75483E" id="Grupo 14" o:spid="_x0000_s1026" style="position:absolute;margin-left:192.75pt;margin-top:.05pt;width:243.95pt;height:309.75pt;z-index:251676672;mso-position-horizontal:right;mso-width-relative:margin;mso-height-relative:margin" coordsize="31826,404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DBAoAAAAAAAAAIQAW+PakmjUB&#10;AJo1AQAVAAAAZHJzL21lZGlhL2ltYWdlMy5qcGVn/9j/4AAQSkZJRgABAQAAAQABAAD/2wBDAAIB&#10;AQEBAQIBAQECAgICAgQDAgICAgUEBAMEBgUGBgYFBgYGBwkIBgcJBwYGCAsICQoKCgoKBggLDAsK&#10;DAkKCgr/2wBDAQICAgICAgUDAwUKBwYHCgoKCgoKCgoKCgoKCgoKCgoKCgoKCgoKCgoKCgoKCgoK&#10;CgoKCgoKCgoKCgoKCgoKCgr/wAARCAEsAs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">
                <v:shape id="Imagem 7" o:spid="_x0000_s1027" type="#_x0000_t75" style="position:absolute;top:26960;width:31826;height:13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3ZRnEAAAA2gAAAA8AAABkcnMvZG93bnJldi54bWxEj0FrwkAUhO+F/oflFXprNu2haswqQSh4&#10;KIFGEY/P7DMJzb6N2W1M8+vdQsHjMPPNMOl6NK0YqHeNZQWvUQyCuLS64UrBfvfxMgfhPLLG1jIp&#10;+CUH69XjQ4qJtlf+oqHwlQgl7BJUUHvfJVK6siaDLrIdcfDOtjfog+wrqXu8hnLTyrc4fpcGGw4L&#10;NXa0qan8Ln6MgtnwmecHj9Mpd/k+yy7HeFpslXp+GrMlCE+jv4f/6a0OHPxdCTd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J3ZRnEAAAA2gAAAA8AAAAAAAAAAAAAAAAA&#10;nwIAAGRycy9kb3ducmV2LnhtbFBLBQYAAAAABAAEAPcAAACQAwAAAAA=&#10;">
                  <v:imagedata r:id="rId27" o:title="10-20-50.jpg___SIFT-Detector_SIFT-Extractor_BF-Matcher_dynamicQualityImageDB_globalMatch__inliersMatches__0"/>
                  <v:path arrowok="t"/>
                </v:shape>
                <v:shape id="Imagem 8" o:spid="_x0000_s1028" type="#_x0000_t75" style="position:absolute;width:31807;height:134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fqePAAAAA2gAAAA8AAABkcnMvZG93bnJldi54bWxET7tuwjAU3ZH6D9at1AWBUwaIUgxCSLTd&#10;CoHsl/g2iYivQ2zy+Hs8VOp4dN7r7WBq0VHrKssK3ucRCOLc6ooLBZfzYRaDcB5ZY22ZFIzkYLt5&#10;mawx0bbnE3WpL0QIYZeggtL7JpHS5SUZdHPbEAfu17YGfYBtIXWLfQg3tVxE0VIarDg0lNjQvqT8&#10;lj6MgmN2L5bYL1bX+FF9Zj9f49VO90q9vQ67DxCeBv8v/nN/awVha7gSbo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d+p48AAAADaAAAADwAAAAAAAAAAAAAAAACfAgAA&#10;ZHJzL2Rvd25yZXYueG1sUEsFBgAAAAAEAAQA9wAAAIwDAAAAAA==&#10;">
                  <v:imagedata r:id="rId28" o:title="10-20-50.jpg___SIFT-Detector_SIFT-Extractor_BF-Matcher_dynamicQualityImageDB_globalMatch__inliersMatches__1"/>
                  <v:path arrowok="t"/>
                </v:shape>
                <v:shape id="Imagem 9" o:spid="_x0000_s1029" type="#_x0000_t75" style="position:absolute;top:13480;width:31819;height:13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I0erFAAAA2gAAAA8AAABkcnMvZG93bnJldi54bWxEj09rwkAUxO+C32F5hV6kbupBbHQjJaHQ&#10;Q0CaWsHbI/vyB7NvY3Zr0m/fLRQ8DjPzG2a3n0wnbjS41rKC52UEgri0uuVawfHz7WkDwnlkjZ1l&#10;UvBDDvbJfLbDWNuRP+hW+FoECLsYFTTe97GUrmzIoFvanjh4lR0M+iCHWuoBxwA3nVxF0VoabDks&#10;NNhT2lB5Kb6NgtxxUZ2n1el6vFCWnzJKvw4LpR4fptctCE+Tv4f/2+9awQv8XQk3QC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SNHqxQAAANoAAAAPAAAAAAAAAAAAAAAA&#10;AJ8CAABkcnMvZG93bnJldi54bWxQSwUGAAAAAAQABAD3AAAAkQMAAAAA&#10;">
                  <v:imagedata r:id="rId29" o:title="10-20-50.jpg___SIFT-Detector_SIFT-Extractor_BF-Matcher_dynamicQualityImageDB_globalMatch__inliersMatches__2"/>
                  <v:path arrowok="t"/>
                </v:shape>
                <w10:wrap type="topAndBottom"/>
              </v:group>
            </w:pict>
          </mc:Fallback>
        </mc:AlternateContent>
      </w:r>
      <w:r w:rsidR="006A3648">
        <w:t>Fig. 8</w:t>
      </w:r>
      <w:r w:rsidR="00AC3FE0">
        <w:t>.</w:t>
      </w:r>
      <w:r>
        <w:t xml:space="preserve"> </w:t>
      </w:r>
      <w:r w:rsidRPr="00AF7E6D">
        <w:t>Detection of overlapping banknotes.</w:t>
      </w:r>
    </w:p>
    <w:p w14:paraId="6129913D" w14:textId="7A28AD7B" w:rsidR="00952279" w:rsidRDefault="00952279" w:rsidP="00952279">
      <w:pPr>
        <w:pStyle w:val="Cabealho1"/>
      </w:pPr>
      <w:r>
        <w:t>Analysis of results</w:t>
      </w:r>
    </w:p>
    <w:p w14:paraId="63977D92" w14:textId="27A0C46B" w:rsidR="00952279" w:rsidRDefault="00B30E94" w:rsidP="00B30E94">
      <w:pPr>
        <w:ind w:firstLine="202"/>
        <w:jc w:val="both"/>
      </w:pPr>
      <w:r>
        <w:t xml:space="preserve">Several configurations were tested by combining different feature detectors with feature descriptors, and also </w:t>
      </w:r>
      <w:r w:rsidR="000204E0">
        <w:t xml:space="preserve">using </w:t>
      </w:r>
      <w:r>
        <w:t xml:space="preserve">different approaches to perform the </w:t>
      </w:r>
      <w:r w:rsidR="00E14207">
        <w:t xml:space="preserve">descriptor </w:t>
      </w:r>
      <w:r>
        <w:t>match</w:t>
      </w:r>
      <w:r w:rsidR="00E14207">
        <w:t>ing</w:t>
      </w:r>
      <w:r>
        <w:t xml:space="preserve"> and inliers filtering. The best results were achieved</w:t>
      </w:r>
      <w:r w:rsidR="000204E0">
        <w:t xml:space="preserve"> with SIFT as detector and descriptor in conjunction with a brute force matcher and a global match inliers filtering </w:t>
      </w:r>
      <w:r w:rsidR="00E14207">
        <w:t>method</w:t>
      </w:r>
      <w:r w:rsidR="000204E0">
        <w:t>.</w:t>
      </w:r>
    </w:p>
    <w:p w14:paraId="5A21296F" w14:textId="74B9E361" w:rsidR="000204E0" w:rsidRDefault="000204E0" w:rsidP="00B30E94">
      <w:pPr>
        <w:ind w:firstLine="202"/>
        <w:jc w:val="both"/>
      </w:pPr>
      <w:r>
        <w:t>The best performance of SIFT is mainly related to the fact that it can select feature points that can be reliably detected even if the objects are in different p</w:t>
      </w:r>
      <w:r w:rsidR="00800CD6">
        <w:t>erspective views. Moreover,</w:t>
      </w:r>
      <w:r>
        <w:t xml:space="preserve"> </w:t>
      </w:r>
      <w:r w:rsidR="00800CD6">
        <w:t xml:space="preserve">it can compute </w:t>
      </w:r>
      <w:r>
        <w:t>descriptor</w:t>
      </w:r>
      <w:r w:rsidR="00800CD6">
        <w:t>s that are</w:t>
      </w:r>
      <w:r>
        <w:t xml:space="preserve"> robust to handle different lighting conditions.</w:t>
      </w:r>
    </w:p>
    <w:p w14:paraId="1A54F62E" w14:textId="2B35B14B" w:rsidR="00800CD6" w:rsidRDefault="00800CD6" w:rsidP="00B30E94">
      <w:pPr>
        <w:ind w:firstLine="202"/>
        <w:jc w:val="both"/>
      </w:pPr>
      <w:r>
        <w:t>For real-time use, the SURF feature detector and descriptor is more suitable, since it achieves similar results with significant less computation cost. This is achieved mainly due to the simplification of the computations by using integral images.</w:t>
      </w:r>
    </w:p>
    <w:p w14:paraId="05D23638" w14:textId="7EA692BD" w:rsidR="000204E0" w:rsidRDefault="000204E0" w:rsidP="00B30E94">
      <w:pPr>
        <w:ind w:firstLine="202"/>
        <w:jc w:val="both"/>
      </w:pPr>
      <w:r>
        <w:t>The brute force</w:t>
      </w:r>
      <w:r w:rsidR="00E14207">
        <w:t xml:space="preserve"> m</w:t>
      </w:r>
      <w:r w:rsidR="00590290">
        <w:t>atcher</w:t>
      </w:r>
      <w:r>
        <w:t xml:space="preserve">, although slower than FLANN, achieved better results because unlike the heuristic approach it matches all descriptors </w:t>
      </w:r>
      <w:r w:rsidR="00590290">
        <w:t>in order</w:t>
      </w:r>
      <w:r>
        <w:t xml:space="preserve"> to find the best correspondences. However, if the system is to be used in real time, FLANN can be </w:t>
      </w:r>
      <w:r w:rsidR="00480820">
        <w:t>employed</w:t>
      </w:r>
      <w:r>
        <w:t xml:space="preserve"> with very similar results and lower computation time.</w:t>
      </w:r>
    </w:p>
    <w:p w14:paraId="0F2D9D6C" w14:textId="0A384828" w:rsidR="000204E0" w:rsidRDefault="00800CD6" w:rsidP="00B30E94">
      <w:pPr>
        <w:ind w:firstLine="202"/>
        <w:jc w:val="both"/>
      </w:pPr>
      <w:r>
        <w:t>In relation to t</w:t>
      </w:r>
      <w:r w:rsidR="000204E0">
        <w:t xml:space="preserve">he </w:t>
      </w:r>
      <w:r>
        <w:t xml:space="preserve">inliers filtering method, the best results </w:t>
      </w:r>
      <w:r w:rsidR="00590290">
        <w:t>were achieved when the best matched reference</w:t>
      </w:r>
      <w:r w:rsidR="00486744">
        <w:t xml:space="preserve"> image was selected based on</w:t>
      </w:r>
      <w:r w:rsidR="00590290">
        <w:t xml:space="preserve"> the global inliers ratio. However for test images in which most of the banknotes regions were occluded, the local inliers ratio performed better. This occurred because the local matching of patches avoids the removal of recognition results </w:t>
      </w:r>
      <w:r w:rsidR="00590290">
        <w:lastRenderedPageBreak/>
        <w:t>that have low inliers ratio but in which these inliers are clustered in a small are of the banknote.</w:t>
      </w:r>
    </w:p>
    <w:p w14:paraId="07525AC2" w14:textId="21DC94EA" w:rsidR="00B64FCC" w:rsidRDefault="00F9248B" w:rsidP="00B30E94">
      <w:pPr>
        <w:ind w:firstLine="202"/>
        <w:jc w:val="both"/>
      </w:pPr>
      <w:r>
        <w:rPr>
          <w:noProof/>
        </w:rPr>
        <mc:AlternateContent>
          <mc:Choice Requires="wpg">
            <w:drawing>
              <wp:anchor distT="0" distB="0" distL="114300" distR="114300" simplePos="0" relativeHeight="251689984" behindDoc="0" locked="0" layoutInCell="1" allowOverlap="1" wp14:anchorId="3848C1E4" wp14:editId="3D9D65A3">
                <wp:simplePos x="0" y="0"/>
                <wp:positionH relativeFrom="column">
                  <wp:posOffset>2540</wp:posOffset>
                </wp:positionH>
                <wp:positionV relativeFrom="paragraph">
                  <wp:posOffset>761402</wp:posOffset>
                </wp:positionV>
                <wp:extent cx="3180715" cy="1043940"/>
                <wp:effectExtent l="0" t="0" r="635" b="3810"/>
                <wp:wrapSquare wrapText="bothSides"/>
                <wp:docPr id="21" name="Grupo 21"/>
                <wp:cNvGraphicFramePr/>
                <a:graphic xmlns:a="http://schemas.openxmlformats.org/drawingml/2006/main">
                  <a:graphicData uri="http://schemas.microsoft.com/office/word/2010/wordprocessingGroup">
                    <wpg:wgp>
                      <wpg:cNvGrpSpPr/>
                      <wpg:grpSpPr>
                        <a:xfrm>
                          <a:off x="0" y="0"/>
                          <a:ext cx="3180715" cy="1043940"/>
                          <a:chOff x="0" y="0"/>
                          <a:chExt cx="3180902" cy="1043940"/>
                        </a:xfrm>
                      </wpg:grpSpPr>
                      <pic:pic xmlns:pic="http://schemas.openxmlformats.org/drawingml/2006/picture">
                        <pic:nvPicPr>
                          <pic:cNvPr id="19" name="Imagem 19" descr="U:\GitHub\Currency-Recognition\Results\Preprocessing\After__500-500-500.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1592132" y="0"/>
                            <a:ext cx="1588770" cy="1043305"/>
                          </a:xfrm>
                          <a:prstGeom prst="rect">
                            <a:avLst/>
                          </a:prstGeom>
                          <a:noFill/>
                          <a:ln>
                            <a:noFill/>
                          </a:ln>
                        </pic:spPr>
                      </pic:pic>
                      <pic:pic xmlns:pic="http://schemas.openxmlformats.org/drawingml/2006/picture">
                        <pic:nvPicPr>
                          <pic:cNvPr id="20" name="Imagem 20" descr="U:\GitHub\Currency-Recognition\Results\Preprocessing\Before__500-500-500.jp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91310" cy="1043940"/>
                          </a:xfrm>
                          <a:prstGeom prst="rect">
                            <a:avLst/>
                          </a:prstGeom>
                          <a:noFill/>
                          <a:ln>
                            <a:noFill/>
                          </a:ln>
                        </pic:spPr>
                      </pic:pic>
                    </wpg:wgp>
                  </a:graphicData>
                </a:graphic>
              </wp:anchor>
            </w:drawing>
          </mc:Choice>
          <mc:Fallback>
            <w:pict>
              <v:group w14:anchorId="23684366" id="Grupo 21" o:spid="_x0000_s1026" style="position:absolute;margin-left:.2pt;margin-top:59.95pt;width:250.45pt;height:82.2pt;z-index:251689984" coordsize="31809,10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">
                <v:shape id="Imagem 19" o:spid="_x0000_s1027" type="#_x0000_t75" style="position:absolute;left:15921;width:15888;height:10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LEV7CAAAA2wAAAA8AAABkcnMvZG93bnJldi54bWxET0trAjEQvhf6H8IUetOkHqpujSKi0Nvi&#10;C9rbdDPdLLuZrJtUd/99UxB6m4/vOYtV7xpxpS5UnjW8jBUI4sKbiksNp+NuNAMRIrLBxjNpGCjA&#10;avn4sMDM+Bvv6XqIpUghHDLUYGNsMylDYclhGPuWOHHfvnMYE+xKaTq8pXDXyIlSr9JhxanBYksb&#10;S0V9+HEaLjavPwendqpeb89TOeRfH02u9fNTv34DEamP/+K7+92k+XP4+yU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SxFewgAAANsAAAAPAAAAAAAAAAAAAAAAAJ8C&#10;AABkcnMvZG93bnJldi54bWxQSwUGAAAAAAQABAD3AAAAjgMAAAAA&#10;">
                  <v:imagedata r:id="rId32" o:title="After__500-500-500"/>
                  <v:path arrowok="t"/>
                </v:shape>
                <v:shape id="Imagem 20" o:spid="_x0000_s1028" type="#_x0000_t75" style="position:absolute;width:15913;height:10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Vt9PAAAAA2wAAAA8AAABkcnMvZG93bnJldi54bWxET89rwjAUvgv+D+EJu2mqoEjXVGSodF6K&#10;brs/kre2tHkpTbTdf78cBjt+fL+zw2Q78aTBN44VrFcJCGLtTMOVgs+P83IPwgdkg51jUvBDHg75&#10;fJZhatzIN3reQyViCPsUFdQh9KmUXtdk0a9cTxy5bzdYDBEOlTQDjjHcdnKTJDtpseHYUGNPbzXp&#10;9v6wCoqjvl4u5bsev9qHa07bdpJlotTLYjq+ggg0hX/xn7swCjZxffwSf4DM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hW308AAAADbAAAADwAAAAAAAAAAAAAAAACfAgAA&#10;ZHJzL2Rvd25yZXYueG1sUEsFBgAAAAAEAAQA9wAAAIwDAAAAAA==&#10;">
                  <v:imagedata r:id="rId33" o:title="Before__500-500-500"/>
                  <v:path arrowok="t"/>
                </v:shape>
                <w10:wrap type="square"/>
              </v:group>
            </w:pict>
          </mc:Fallback>
        </mc:AlternateContent>
      </w:r>
      <w:r w:rsidR="00B64FCC">
        <w:t>It should also be noted that the preprocessing stage allowed the successful recognition of banknotes even when there was significant noise present. Fig.</w:t>
      </w:r>
      <w:r w:rsidR="005C6784">
        <w:t xml:space="preserve"> 9</w:t>
      </w:r>
      <w:r w:rsidR="00116B94">
        <w:t xml:space="preserve"> shows the impact of</w:t>
      </w:r>
      <w:r w:rsidR="00B64FCC">
        <w:t xml:space="preserve"> the preprocessing stage in an image which had </w:t>
      </w:r>
      <w:r>
        <w:t>noise caused by the wrinkled plastic.</w:t>
      </w:r>
    </w:p>
    <w:p w14:paraId="29821446" w14:textId="1509ED7D" w:rsidR="00F9248B" w:rsidRPr="00952279" w:rsidRDefault="00F9248B" w:rsidP="00B30E94">
      <w:pPr>
        <w:ind w:firstLine="202"/>
        <w:jc w:val="both"/>
      </w:pPr>
      <w:r w:rsidRPr="00F9248B">
        <w:t xml:space="preserve"> </w:t>
      </w:r>
      <w:r w:rsidR="005C6784">
        <w:t>Fig. 9</w:t>
      </w:r>
      <w:r>
        <w:t>. Impact of preprocessing stage in the left image.</w:t>
      </w:r>
    </w:p>
    <w:p w14:paraId="0037124E" w14:textId="6BF095C8" w:rsidR="00E97402" w:rsidRDefault="00E97402" w:rsidP="00952279">
      <w:pPr>
        <w:pStyle w:val="Cabealho1"/>
      </w:pPr>
      <w:r>
        <w:t>Conclusion</w:t>
      </w:r>
    </w:p>
    <w:p w14:paraId="7588F726" w14:textId="4554AFF9" w:rsidR="00DD6688" w:rsidRDefault="00116B94" w:rsidP="00116B94">
      <w:pPr>
        <w:ind w:firstLine="202"/>
        <w:jc w:val="both"/>
      </w:pPr>
      <w:r>
        <w:t xml:space="preserve">The proposed recognition system achieved very good detection of banknotes even when they have significant perspective </w:t>
      </w:r>
      <w:r w:rsidR="003C06D1">
        <w:t>distortion or</w:t>
      </w:r>
      <w:r w:rsidR="00396C45">
        <w:t xml:space="preserve"> </w:t>
      </w:r>
      <w:r>
        <w:t>are partially occluded</w:t>
      </w:r>
      <w:r w:rsidR="003C06D1">
        <w:t>. It also was robust enough to handle folded and wrinkled banknotes with</w:t>
      </w:r>
      <w:r w:rsidR="00396C45">
        <w:t xml:space="preserve"> different </w:t>
      </w:r>
      <w:r w:rsidR="003C06D1">
        <w:t xml:space="preserve">kinds of </w:t>
      </w:r>
      <w:r w:rsidR="00396C45">
        <w:t>illumination</w:t>
      </w:r>
      <w:r>
        <w:t>.</w:t>
      </w:r>
    </w:p>
    <w:p w14:paraId="5BE311B9" w14:textId="4DE1C919" w:rsidR="00DD6688" w:rsidRDefault="00DD6688" w:rsidP="00116B94">
      <w:pPr>
        <w:ind w:firstLine="202"/>
        <w:jc w:val="both"/>
      </w:pPr>
      <w:r>
        <w:t xml:space="preserve">This was achieved by careful </w:t>
      </w:r>
      <w:r w:rsidR="009E4338">
        <w:t xml:space="preserve">identifying </w:t>
      </w:r>
      <w:r>
        <w:t xml:space="preserve">the regions of the banknotes </w:t>
      </w:r>
      <w:r w:rsidR="009E4338">
        <w:t xml:space="preserve">that had unique features, in order to avoid the usage of structures that are similar between </w:t>
      </w:r>
      <w:r w:rsidR="00A41D9C">
        <w:t>bank</w:t>
      </w:r>
      <w:r w:rsidR="009E4338">
        <w:t xml:space="preserve">notes. This technique in conjunction with the use </w:t>
      </w:r>
      <w:r w:rsidR="00A41D9C">
        <w:t xml:space="preserve">of </w:t>
      </w:r>
      <w:r w:rsidR="009E4338">
        <w:t>reference images with several levels of detail</w:t>
      </w:r>
      <w:r w:rsidR="00771300">
        <w:t>,</w:t>
      </w:r>
      <w:r w:rsidR="00A41D9C">
        <w:t xml:space="preserve"> were</w:t>
      </w:r>
      <w:r w:rsidR="009E4338">
        <w:t xml:space="preserve"> crucial to improve the correct matching of keypoints descriptors and ensure the correct recognition of the banknotes.</w:t>
      </w:r>
    </w:p>
    <w:p w14:paraId="69ECB512" w14:textId="1008E0ED" w:rsidR="00771300" w:rsidRDefault="00771300" w:rsidP="00116B94">
      <w:pPr>
        <w:ind w:firstLine="202"/>
        <w:jc w:val="both"/>
      </w:pPr>
      <w:r>
        <w:t>The system was configured to recognize Euro banknotes</w:t>
      </w:r>
      <w:r w:rsidR="00486744">
        <w:t>,</w:t>
      </w:r>
      <w:r>
        <w:t xml:space="preserve"> but can easily</w:t>
      </w:r>
      <w:r w:rsidR="00486744">
        <w:t xml:space="preserve"> be reconfigured</w:t>
      </w:r>
      <w:r>
        <w:t xml:space="preserve"> to detect other currencies.</w:t>
      </w:r>
    </w:p>
    <w:p w14:paraId="14B07D6F" w14:textId="48C5A003" w:rsidR="005D72BB" w:rsidRDefault="00771300" w:rsidP="00771300">
      <w:pPr>
        <w:ind w:firstLine="202"/>
        <w:jc w:val="both"/>
      </w:pPr>
      <w:r>
        <w:t xml:space="preserve">The achieved results make it </w:t>
      </w:r>
      <w:r w:rsidR="00486744">
        <w:t xml:space="preserve">a </w:t>
      </w:r>
      <w:r>
        <w:t xml:space="preserve">viable </w:t>
      </w:r>
      <w:r w:rsidR="00486744">
        <w:t xml:space="preserve">option </w:t>
      </w:r>
      <w:r>
        <w:t xml:space="preserve">to be used </w:t>
      </w:r>
      <w:r w:rsidR="00486744">
        <w:t>by visually impaired people or to</w:t>
      </w:r>
      <w:r>
        <w:t xml:space="preserve"> improve automatic banknote counting machines and even increase the security of ATMs by detecting counterfeit banknotes.</w:t>
      </w:r>
      <w:bookmarkStart w:id="1" w:name="_GoBack"/>
      <w:bookmarkEnd w:id="1"/>
    </w:p>
    <w:p w14:paraId="20716BEF" w14:textId="41AD741A" w:rsidR="00E97402" w:rsidRDefault="00E97402">
      <w:pPr>
        <w:pStyle w:val="ReferenceHead"/>
      </w:pPr>
      <w:r>
        <w:t>References</w:t>
      </w:r>
    </w:p>
    <w:p w14:paraId="50A5A0CA" w14:textId="6595C087" w:rsidR="006A1855" w:rsidRPr="006A1855" w:rsidRDefault="00952279" w:rsidP="006A1855">
      <w:pPr>
        <w:pStyle w:val="NormalWeb"/>
        <w:spacing w:before="120" w:beforeAutospacing="0" w:after="0" w:afterAutospacing="0"/>
        <w:ind w:left="641" w:hanging="641"/>
        <w:divId w:val="2042589108"/>
        <w:rPr>
          <w:noProof/>
          <w:sz w:val="20"/>
        </w:rPr>
      </w:pPr>
      <w:r>
        <w:rPr>
          <w:rStyle w:val="RefernciaDiscreta"/>
        </w:rPr>
        <w:fldChar w:fldCharType="begin" w:fldLock="1"/>
      </w:r>
      <w:r>
        <w:rPr>
          <w:rStyle w:val="RefernciaDiscreta"/>
        </w:rPr>
        <w:instrText xml:space="preserve">ADDIN Mendeley Bibliography CSL_BIBLIOGRAPHY </w:instrText>
      </w:r>
      <w:r>
        <w:rPr>
          <w:rStyle w:val="RefernciaDiscreta"/>
        </w:rPr>
        <w:fldChar w:fldCharType="separate"/>
      </w:r>
      <w:r w:rsidR="006A1855" w:rsidRPr="006A1855">
        <w:rPr>
          <w:noProof/>
          <w:sz w:val="20"/>
        </w:rPr>
        <w:t>[1]</w:t>
      </w:r>
      <w:r w:rsidR="006A1855" w:rsidRPr="006A1855">
        <w:rPr>
          <w:noProof/>
          <w:sz w:val="20"/>
        </w:rPr>
        <w:tab/>
        <w:t xml:space="preserve">H. Sako and T. Watanabe, “Self-Defense-Technologies for Automated Teller Machines,” </w:t>
      </w:r>
      <w:r w:rsidR="006A1855" w:rsidRPr="006A1855">
        <w:rPr>
          <w:i/>
          <w:iCs/>
          <w:noProof/>
          <w:sz w:val="20"/>
        </w:rPr>
        <w:t>Machine Vision and …</w:t>
      </w:r>
      <w:r w:rsidR="006A1855" w:rsidRPr="006A1855">
        <w:rPr>
          <w:noProof/>
          <w:sz w:val="20"/>
        </w:rPr>
        <w:t>, 2007.</w:t>
      </w:r>
    </w:p>
    <w:p w14:paraId="7D16370D"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w:t>
      </w:r>
      <w:r w:rsidRPr="006A1855">
        <w:rPr>
          <w:noProof/>
          <w:sz w:val="20"/>
        </w:rPr>
        <w:tab/>
        <w:t xml:space="preserve">D. Lowe, “Distinctive image features from scale-invariant keypoints,” </w:t>
      </w:r>
      <w:r w:rsidRPr="006A1855">
        <w:rPr>
          <w:i/>
          <w:iCs/>
          <w:noProof/>
          <w:sz w:val="20"/>
        </w:rPr>
        <w:t>International journal of computer vision</w:t>
      </w:r>
      <w:r w:rsidRPr="006A1855">
        <w:rPr>
          <w:noProof/>
          <w:sz w:val="20"/>
        </w:rPr>
        <w:t>, 2004.</w:t>
      </w:r>
    </w:p>
    <w:p w14:paraId="584AED79"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w:t>
      </w:r>
      <w:r w:rsidRPr="006A1855">
        <w:rPr>
          <w:noProof/>
          <w:sz w:val="20"/>
        </w:rPr>
        <w:tab/>
        <w:t xml:space="preserve">D. Baggio, S. Emami, and D. Escrivá, </w:t>
      </w:r>
      <w:r w:rsidRPr="006A1855">
        <w:rPr>
          <w:i/>
          <w:iCs/>
          <w:noProof/>
          <w:sz w:val="20"/>
        </w:rPr>
        <w:t>Mastering OpenCV with Practical Computer Vision Projects</w:t>
      </w:r>
      <w:r w:rsidRPr="006A1855">
        <w:rPr>
          <w:noProof/>
          <w:sz w:val="20"/>
        </w:rPr>
        <w:t>. 2012.</w:t>
      </w:r>
    </w:p>
    <w:p w14:paraId="4D852F9F"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4]</w:t>
      </w:r>
      <w:r w:rsidRPr="006A1855">
        <w:rPr>
          <w:noProof/>
          <w:sz w:val="20"/>
        </w:rPr>
        <w:tab/>
        <w:t xml:space="preserve">D. Pawade, “Comparative Study of Different Paper Currency and Coin Currency Recognition Method,” </w:t>
      </w:r>
      <w:r w:rsidRPr="006A1855">
        <w:rPr>
          <w:i/>
          <w:iCs/>
          <w:noProof/>
          <w:sz w:val="20"/>
        </w:rPr>
        <w:t>International …</w:t>
      </w:r>
      <w:r w:rsidRPr="006A1855">
        <w:rPr>
          <w:noProof/>
          <w:sz w:val="20"/>
        </w:rPr>
        <w:t>, 2013.</w:t>
      </w:r>
    </w:p>
    <w:p w14:paraId="0980B97C"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5]</w:t>
      </w:r>
      <w:r w:rsidRPr="006A1855">
        <w:rPr>
          <w:noProof/>
          <w:sz w:val="20"/>
        </w:rPr>
        <w:tab/>
        <w:t xml:space="preserve">K. Nishimura, “Banknote recognition based on continuous change in strictness of examination,” </w:t>
      </w:r>
      <w:r w:rsidRPr="006A1855">
        <w:rPr>
          <w:i/>
          <w:iCs/>
          <w:noProof/>
          <w:sz w:val="20"/>
        </w:rPr>
        <w:t>ICCAS-SICE, 2009</w:t>
      </w:r>
      <w:r w:rsidRPr="006A1855">
        <w:rPr>
          <w:noProof/>
          <w:sz w:val="20"/>
        </w:rPr>
        <w:t>, 2009.</w:t>
      </w:r>
    </w:p>
    <w:p w14:paraId="2A5891E8"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6]</w:t>
      </w:r>
      <w:r w:rsidRPr="006A1855">
        <w:rPr>
          <w:noProof/>
          <w:sz w:val="20"/>
        </w:rPr>
        <w:tab/>
        <w:t xml:space="preserve">Z. Solymar and A. Stubendek, “Banknote recognition for visually impaired,” </w:t>
      </w:r>
      <w:r w:rsidRPr="006A1855">
        <w:rPr>
          <w:i/>
          <w:iCs/>
          <w:noProof/>
          <w:sz w:val="20"/>
        </w:rPr>
        <w:t>Circuit Theory and …</w:t>
      </w:r>
      <w:r w:rsidRPr="006A1855">
        <w:rPr>
          <w:noProof/>
          <w:sz w:val="20"/>
        </w:rPr>
        <w:t>, 2011.</w:t>
      </w:r>
    </w:p>
    <w:p w14:paraId="22E22C2D"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lastRenderedPageBreak/>
        <w:t>[7]</w:t>
      </w:r>
      <w:r w:rsidRPr="006A1855">
        <w:rPr>
          <w:noProof/>
          <w:sz w:val="20"/>
        </w:rPr>
        <w:tab/>
        <w:t xml:space="preserve">H. Hassanpour, “Feature extraction for paper currency recognition,” </w:t>
      </w:r>
      <w:r w:rsidRPr="006A1855">
        <w:rPr>
          <w:i/>
          <w:iCs/>
          <w:noProof/>
          <w:sz w:val="20"/>
        </w:rPr>
        <w:t>Signal Processing and Its …</w:t>
      </w:r>
      <w:r w:rsidRPr="006A1855">
        <w:rPr>
          <w:noProof/>
          <w:sz w:val="20"/>
        </w:rPr>
        <w:t>, 2007.</w:t>
      </w:r>
    </w:p>
    <w:p w14:paraId="59C58B58"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8]</w:t>
      </w:r>
      <w:r w:rsidRPr="006A1855">
        <w:rPr>
          <w:noProof/>
          <w:sz w:val="20"/>
        </w:rPr>
        <w:tab/>
        <w:t xml:space="preserve">F. Grijalva and J. Rodriguez, “Smartphone recognition of the US banknotes’ denomination, for visually impaired people,” </w:t>
      </w:r>
      <w:r w:rsidRPr="006A1855">
        <w:rPr>
          <w:i/>
          <w:iCs/>
          <w:noProof/>
          <w:sz w:val="20"/>
        </w:rPr>
        <w:t>ANDESCON, 2010 …</w:t>
      </w:r>
      <w:r w:rsidRPr="006A1855">
        <w:rPr>
          <w:noProof/>
          <w:sz w:val="20"/>
        </w:rPr>
        <w:t>, 2010.</w:t>
      </w:r>
    </w:p>
    <w:p w14:paraId="0A7F9660"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9]</w:t>
      </w:r>
      <w:r w:rsidRPr="006A1855">
        <w:rPr>
          <w:noProof/>
          <w:sz w:val="20"/>
        </w:rPr>
        <w:tab/>
        <w:t xml:space="preserve">B. Kim, E. Lee, and B. Suhng, “Feature extraction using FFT for Banknotes Recognition in a variety of lighting conditions,” </w:t>
      </w:r>
      <w:r w:rsidRPr="006A1855">
        <w:rPr>
          <w:i/>
          <w:iCs/>
          <w:noProof/>
          <w:sz w:val="20"/>
        </w:rPr>
        <w:t>… and Systems (ICCAS), …</w:t>
      </w:r>
      <w:r w:rsidRPr="006A1855">
        <w:rPr>
          <w:noProof/>
          <w:sz w:val="20"/>
        </w:rPr>
        <w:t>, 2013.</w:t>
      </w:r>
    </w:p>
    <w:p w14:paraId="5BB88776"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0]</w:t>
      </w:r>
      <w:r w:rsidRPr="006A1855">
        <w:rPr>
          <w:noProof/>
          <w:sz w:val="20"/>
        </w:rPr>
        <w:tab/>
        <w:t xml:space="preserve">M. Radványi and Z. Solymár, “Mobile banknote recognition: topological models in scene understanding,” </w:t>
      </w:r>
      <w:r w:rsidRPr="006A1855">
        <w:rPr>
          <w:i/>
          <w:iCs/>
          <w:noProof/>
          <w:sz w:val="20"/>
        </w:rPr>
        <w:t>Proceedings of the 4th …</w:t>
      </w:r>
      <w:r w:rsidRPr="006A1855">
        <w:rPr>
          <w:noProof/>
          <w:sz w:val="20"/>
        </w:rPr>
        <w:t>, 2011.</w:t>
      </w:r>
    </w:p>
    <w:p w14:paraId="5131A89C"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1]</w:t>
      </w:r>
      <w:r w:rsidRPr="006A1855">
        <w:rPr>
          <w:noProof/>
          <w:sz w:val="20"/>
        </w:rPr>
        <w:tab/>
        <w:t xml:space="preserve">S. Qian, X. Zuo, and Y. He, “Detection technology to identify money based on pulsed eddy current technique,” </w:t>
      </w:r>
      <w:r w:rsidRPr="006A1855">
        <w:rPr>
          <w:i/>
          <w:iCs/>
          <w:noProof/>
          <w:sz w:val="20"/>
        </w:rPr>
        <w:t>… and Computing (ICAC), …</w:t>
      </w:r>
      <w:r w:rsidRPr="006A1855">
        <w:rPr>
          <w:noProof/>
          <w:sz w:val="20"/>
        </w:rPr>
        <w:t>, 2011.</w:t>
      </w:r>
    </w:p>
    <w:p w14:paraId="791E5457"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2]</w:t>
      </w:r>
      <w:r w:rsidRPr="006A1855">
        <w:rPr>
          <w:noProof/>
          <w:sz w:val="20"/>
        </w:rPr>
        <w:tab/>
        <w:t xml:space="preserve">C. Yeh, W. Su, and S. Lee, “Employing multiple-kernel support vector machines for counterfeit banknote recognition,” </w:t>
      </w:r>
      <w:r w:rsidRPr="006A1855">
        <w:rPr>
          <w:i/>
          <w:iCs/>
          <w:noProof/>
          <w:sz w:val="20"/>
        </w:rPr>
        <w:t>Applied Soft Computing</w:t>
      </w:r>
      <w:r w:rsidRPr="006A1855">
        <w:rPr>
          <w:noProof/>
          <w:sz w:val="20"/>
        </w:rPr>
        <w:t>, 2011.</w:t>
      </w:r>
    </w:p>
    <w:p w14:paraId="1B968E7C"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3]</w:t>
      </w:r>
      <w:r w:rsidRPr="006A1855">
        <w:rPr>
          <w:noProof/>
          <w:sz w:val="20"/>
        </w:rPr>
        <w:tab/>
        <w:t xml:space="preserve">C. Chang, T. Yu, and H. Yen, “Paper Currency Verification with Support Vector Machines,” </w:t>
      </w:r>
      <w:r w:rsidRPr="006A1855">
        <w:rPr>
          <w:i/>
          <w:iCs/>
          <w:noProof/>
          <w:sz w:val="20"/>
        </w:rPr>
        <w:t>Signal-Image Technologies and …</w:t>
      </w:r>
      <w:r w:rsidRPr="006A1855">
        <w:rPr>
          <w:noProof/>
          <w:sz w:val="20"/>
        </w:rPr>
        <w:t>, 2007.</w:t>
      </w:r>
    </w:p>
    <w:p w14:paraId="79E4EEB4"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4]</w:t>
      </w:r>
      <w:r w:rsidRPr="006A1855">
        <w:rPr>
          <w:noProof/>
          <w:sz w:val="20"/>
        </w:rPr>
        <w:tab/>
        <w:t xml:space="preserve">B. Sun and J. Li, “The recognition of new and old banknotes based on SVM,” </w:t>
      </w:r>
      <w:r w:rsidRPr="006A1855">
        <w:rPr>
          <w:i/>
          <w:iCs/>
          <w:noProof/>
          <w:sz w:val="20"/>
        </w:rPr>
        <w:t>… Information Technology Application, 2008. IITA’08. …</w:t>
      </w:r>
      <w:r w:rsidRPr="006A1855">
        <w:rPr>
          <w:noProof/>
          <w:sz w:val="20"/>
        </w:rPr>
        <w:t>, 2008.</w:t>
      </w:r>
    </w:p>
    <w:p w14:paraId="5EA6706A"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5]</w:t>
      </w:r>
      <w:r w:rsidRPr="006A1855">
        <w:rPr>
          <w:noProof/>
          <w:sz w:val="20"/>
        </w:rPr>
        <w:tab/>
        <w:t xml:space="preserve">J. Lee, S. Jeon, and I. Kim, “Distinctive point extraction and recognition algorithm for various kinds of euro banknotes,” </w:t>
      </w:r>
      <w:r w:rsidRPr="006A1855">
        <w:rPr>
          <w:i/>
          <w:iCs/>
          <w:noProof/>
          <w:sz w:val="20"/>
        </w:rPr>
        <w:t>INTERNATIONAL JOURNAL OF CONTROL …</w:t>
      </w:r>
      <w:r w:rsidRPr="006A1855">
        <w:rPr>
          <w:noProof/>
          <w:sz w:val="20"/>
        </w:rPr>
        <w:t>, 2004.</w:t>
      </w:r>
    </w:p>
    <w:p w14:paraId="32338A9E"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6]</w:t>
      </w:r>
      <w:r w:rsidRPr="006A1855">
        <w:rPr>
          <w:noProof/>
          <w:sz w:val="20"/>
        </w:rPr>
        <w:tab/>
        <w:t xml:space="preserve">S. Gai, G. Yang, and M. Wan, “Employing Quaternion Wavelet Transform for Banknote Classification,” </w:t>
      </w:r>
      <w:r w:rsidRPr="006A1855">
        <w:rPr>
          <w:i/>
          <w:iCs/>
          <w:noProof/>
          <w:sz w:val="20"/>
        </w:rPr>
        <w:t>Neurocomputing</w:t>
      </w:r>
      <w:r w:rsidRPr="006A1855">
        <w:rPr>
          <w:noProof/>
          <w:sz w:val="20"/>
        </w:rPr>
        <w:t>, 2013.</w:t>
      </w:r>
    </w:p>
    <w:p w14:paraId="7E59AFC1"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7]</w:t>
      </w:r>
      <w:r w:rsidRPr="006A1855">
        <w:rPr>
          <w:noProof/>
          <w:sz w:val="20"/>
        </w:rPr>
        <w:tab/>
        <w:t xml:space="preserve">B. Sun and J. Li, “Recognition for the banknotes grade based on CPN,” </w:t>
      </w:r>
      <w:r w:rsidRPr="006A1855">
        <w:rPr>
          <w:i/>
          <w:iCs/>
          <w:noProof/>
          <w:sz w:val="20"/>
        </w:rPr>
        <w:t>Computer Science and Software Engineering, …</w:t>
      </w:r>
      <w:r w:rsidRPr="006A1855">
        <w:rPr>
          <w:noProof/>
          <w:sz w:val="20"/>
        </w:rPr>
        <w:t>, 2008.</w:t>
      </w:r>
    </w:p>
    <w:p w14:paraId="51B86F94"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8]</w:t>
      </w:r>
      <w:r w:rsidRPr="006A1855">
        <w:rPr>
          <w:noProof/>
          <w:sz w:val="20"/>
        </w:rPr>
        <w:tab/>
        <w:t xml:space="preserve">H. Hassanpour and P. Farahabadi, “Using Hidden Markov Models for paper currency recognition,” </w:t>
      </w:r>
      <w:r w:rsidRPr="006A1855">
        <w:rPr>
          <w:i/>
          <w:iCs/>
          <w:noProof/>
          <w:sz w:val="20"/>
        </w:rPr>
        <w:t>Expert Systems with Applications</w:t>
      </w:r>
      <w:r w:rsidRPr="006A1855">
        <w:rPr>
          <w:noProof/>
          <w:sz w:val="20"/>
        </w:rPr>
        <w:t>, 2009.</w:t>
      </w:r>
    </w:p>
    <w:p w14:paraId="2B9D7355"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19]</w:t>
      </w:r>
      <w:r w:rsidRPr="006A1855">
        <w:rPr>
          <w:noProof/>
          <w:sz w:val="20"/>
        </w:rPr>
        <w:tab/>
        <w:t xml:space="preserve">G. Shan and L. Peng, “The design of HMM-based banknote recognition system,” </w:t>
      </w:r>
      <w:r w:rsidRPr="006A1855">
        <w:rPr>
          <w:i/>
          <w:iCs/>
          <w:noProof/>
          <w:sz w:val="20"/>
        </w:rPr>
        <w:t>… Systems, 2009. ICIS 2009 …</w:t>
      </w:r>
      <w:r w:rsidRPr="006A1855">
        <w:rPr>
          <w:noProof/>
          <w:sz w:val="20"/>
        </w:rPr>
        <w:t>, 2009.</w:t>
      </w:r>
    </w:p>
    <w:p w14:paraId="525E534D"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0]</w:t>
      </w:r>
      <w:r w:rsidRPr="006A1855">
        <w:rPr>
          <w:noProof/>
          <w:sz w:val="20"/>
        </w:rPr>
        <w:tab/>
        <w:t xml:space="preserve">G. Csurka and C. Dance, “Visual categorization with bags of keypoints,” </w:t>
      </w:r>
      <w:r w:rsidRPr="006A1855">
        <w:rPr>
          <w:i/>
          <w:iCs/>
          <w:noProof/>
          <w:sz w:val="20"/>
        </w:rPr>
        <w:t>Workshop on statistical …</w:t>
      </w:r>
      <w:r w:rsidRPr="006A1855">
        <w:rPr>
          <w:noProof/>
          <w:sz w:val="20"/>
        </w:rPr>
        <w:t>, 2004.</w:t>
      </w:r>
    </w:p>
    <w:p w14:paraId="07AE9F7F"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1]</w:t>
      </w:r>
      <w:r w:rsidRPr="006A1855">
        <w:rPr>
          <w:noProof/>
          <w:sz w:val="20"/>
        </w:rPr>
        <w:tab/>
        <w:t xml:space="preserve">J. Shi and C. Tomasi, “Good features to track,” </w:t>
      </w:r>
      <w:r w:rsidRPr="006A1855">
        <w:rPr>
          <w:i/>
          <w:iCs/>
          <w:noProof/>
          <w:sz w:val="20"/>
        </w:rPr>
        <w:t>… , 1994. Proceedings CVPR’94., 1994 IEEE …</w:t>
      </w:r>
      <w:r w:rsidRPr="006A1855">
        <w:rPr>
          <w:noProof/>
          <w:sz w:val="20"/>
        </w:rPr>
        <w:t>, 1994.</w:t>
      </w:r>
    </w:p>
    <w:p w14:paraId="51297B8A"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2]</w:t>
      </w:r>
      <w:r w:rsidRPr="006A1855">
        <w:rPr>
          <w:noProof/>
          <w:sz w:val="20"/>
        </w:rPr>
        <w:tab/>
        <w:t xml:space="preserve">E. Rosten and T. Drummond, “Machine learning for high-speed corner detection,” </w:t>
      </w:r>
      <w:r w:rsidRPr="006A1855">
        <w:rPr>
          <w:i/>
          <w:iCs/>
          <w:noProof/>
          <w:sz w:val="20"/>
        </w:rPr>
        <w:t>Computer Vision–ECCV 2006</w:t>
      </w:r>
      <w:r w:rsidRPr="006A1855">
        <w:rPr>
          <w:noProof/>
          <w:sz w:val="20"/>
        </w:rPr>
        <w:t>, 2006.</w:t>
      </w:r>
    </w:p>
    <w:p w14:paraId="3F754402"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3]</w:t>
      </w:r>
      <w:r w:rsidRPr="006A1855">
        <w:rPr>
          <w:noProof/>
          <w:sz w:val="20"/>
        </w:rPr>
        <w:tab/>
        <w:t xml:space="preserve">J. Matas, O. Chum, M. Urban, and T. Pajdla, “Robust wide-baseline stereo from maximally stable extremal regions,” </w:t>
      </w:r>
      <w:r w:rsidRPr="006A1855">
        <w:rPr>
          <w:i/>
          <w:iCs/>
          <w:noProof/>
          <w:sz w:val="20"/>
        </w:rPr>
        <w:t>Image and vision computing</w:t>
      </w:r>
      <w:r w:rsidRPr="006A1855">
        <w:rPr>
          <w:noProof/>
          <w:sz w:val="20"/>
        </w:rPr>
        <w:t>, 2004.</w:t>
      </w:r>
    </w:p>
    <w:p w14:paraId="10BEE9A1"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lastRenderedPageBreak/>
        <w:t>[24]</w:t>
      </w:r>
      <w:r w:rsidRPr="006A1855">
        <w:rPr>
          <w:noProof/>
          <w:sz w:val="20"/>
        </w:rPr>
        <w:tab/>
        <w:t xml:space="preserve">H. Bay, T. Tuytelaars, and L. Van Gool, “Surf: Speeded up robust features,” </w:t>
      </w:r>
      <w:r w:rsidRPr="006A1855">
        <w:rPr>
          <w:i/>
          <w:iCs/>
          <w:noProof/>
          <w:sz w:val="20"/>
        </w:rPr>
        <w:t>Computer Vision–ECCV 2006</w:t>
      </w:r>
      <w:r w:rsidRPr="006A1855">
        <w:rPr>
          <w:noProof/>
          <w:sz w:val="20"/>
        </w:rPr>
        <w:t>, 2006.</w:t>
      </w:r>
    </w:p>
    <w:p w14:paraId="0715845B"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5]</w:t>
      </w:r>
      <w:r w:rsidRPr="006A1855">
        <w:rPr>
          <w:noProof/>
          <w:sz w:val="20"/>
        </w:rPr>
        <w:tab/>
        <w:t xml:space="preserve">F. Hasanuzzaman, “Robust and effective component-based banknote recognition by SURF features,” </w:t>
      </w:r>
      <w:r w:rsidRPr="006A1855">
        <w:rPr>
          <w:i/>
          <w:iCs/>
          <w:noProof/>
          <w:sz w:val="20"/>
        </w:rPr>
        <w:t>Wireless and Optical …</w:t>
      </w:r>
      <w:r w:rsidRPr="006A1855">
        <w:rPr>
          <w:noProof/>
          <w:sz w:val="20"/>
        </w:rPr>
        <w:t>, 2011.</w:t>
      </w:r>
    </w:p>
    <w:p w14:paraId="5F8359BE"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6]</w:t>
      </w:r>
      <w:r w:rsidRPr="006A1855">
        <w:rPr>
          <w:noProof/>
          <w:sz w:val="20"/>
        </w:rPr>
        <w:tab/>
        <w:t xml:space="preserve">F. M. Hasanuzzaman, X. Yang, and Y. Tian, “Robust and Effective Component-based Banknote Recognition for the Blind,” </w:t>
      </w:r>
      <w:r w:rsidRPr="006A1855">
        <w:rPr>
          <w:i/>
          <w:iCs/>
          <w:noProof/>
          <w:sz w:val="20"/>
        </w:rPr>
        <w:t>IEEE transactions on systems, man and cybernetics. Part C, Applications and reviews : a publication of the IEEE Systems, Man, and Cybernetics Society</w:t>
      </w:r>
      <w:r w:rsidRPr="006A1855">
        <w:rPr>
          <w:noProof/>
          <w:sz w:val="20"/>
        </w:rPr>
        <w:t>, vol. 2011. pp. 1–6, 09-Jun-2012.</w:t>
      </w:r>
    </w:p>
    <w:p w14:paraId="4D16C130"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7]</w:t>
      </w:r>
      <w:r w:rsidRPr="006A1855">
        <w:rPr>
          <w:noProof/>
          <w:sz w:val="20"/>
        </w:rPr>
        <w:tab/>
        <w:t xml:space="preserve">I. Toytman and J. Thambidurai, “Banknote recognition on Android platform,” </w:t>
      </w:r>
      <w:r w:rsidRPr="006A1855">
        <w:rPr>
          <w:i/>
          <w:iCs/>
          <w:noProof/>
          <w:sz w:val="20"/>
        </w:rPr>
        <w:t>unpublished. Available at: http://www. stanford. …</w:t>
      </w:r>
      <w:r w:rsidRPr="006A1855">
        <w:rPr>
          <w:noProof/>
          <w:sz w:val="20"/>
        </w:rPr>
        <w:t>, 2011.</w:t>
      </w:r>
    </w:p>
    <w:p w14:paraId="7CFE2F3E"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8]</w:t>
      </w:r>
      <w:r w:rsidRPr="006A1855">
        <w:rPr>
          <w:noProof/>
          <w:sz w:val="20"/>
        </w:rPr>
        <w:tab/>
        <w:t>C. Costa, “Currency-Recognition,” 2014. [Online]. Available: http://carlosmccosta.github.io/Currency-Recognition/.</w:t>
      </w:r>
    </w:p>
    <w:p w14:paraId="3E675170"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29]</w:t>
      </w:r>
      <w:r w:rsidRPr="006A1855">
        <w:rPr>
          <w:noProof/>
          <w:sz w:val="20"/>
        </w:rPr>
        <w:tab/>
        <w:t xml:space="preserve">C. Tomasi and R. Manduchi, “Bilateral filtering for gray and color images,” </w:t>
      </w:r>
      <w:r w:rsidRPr="006A1855">
        <w:rPr>
          <w:i/>
          <w:iCs/>
          <w:noProof/>
          <w:sz w:val="20"/>
        </w:rPr>
        <w:t>Sixth International Conference on Computer Vision (IEEE Cat. No.98CH36271)</w:t>
      </w:r>
      <w:r w:rsidRPr="006A1855">
        <w:rPr>
          <w:noProof/>
          <w:sz w:val="20"/>
        </w:rPr>
        <w:t>, pp. 839–846, 1998.</w:t>
      </w:r>
    </w:p>
    <w:p w14:paraId="1CAC0F87"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0]</w:t>
      </w:r>
      <w:r w:rsidRPr="006A1855">
        <w:rPr>
          <w:noProof/>
          <w:sz w:val="20"/>
        </w:rPr>
        <w:tab/>
        <w:t xml:space="preserve">P. Heckbert, </w:t>
      </w:r>
      <w:r w:rsidRPr="006A1855">
        <w:rPr>
          <w:i/>
          <w:iCs/>
          <w:noProof/>
          <w:sz w:val="20"/>
        </w:rPr>
        <w:t>Graphics Gems: IV</w:t>
      </w:r>
      <w:r w:rsidRPr="006A1855">
        <w:rPr>
          <w:noProof/>
          <w:sz w:val="20"/>
        </w:rPr>
        <w:t>. Morgan Kaufmann, 1994, p. 575.</w:t>
      </w:r>
    </w:p>
    <w:p w14:paraId="0FDC7FB8"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1]</w:t>
      </w:r>
      <w:r w:rsidRPr="006A1855">
        <w:rPr>
          <w:noProof/>
          <w:sz w:val="20"/>
        </w:rPr>
        <w:tab/>
        <w:t xml:space="preserve">E. Rublee and V. Rabaud, “ORB: an efficient alternative to SIFT or SURF,” </w:t>
      </w:r>
      <w:r w:rsidRPr="006A1855">
        <w:rPr>
          <w:i/>
          <w:iCs/>
          <w:noProof/>
          <w:sz w:val="20"/>
        </w:rPr>
        <w:t>Computer Vision (ICCV …</w:t>
      </w:r>
      <w:r w:rsidRPr="006A1855">
        <w:rPr>
          <w:noProof/>
          <w:sz w:val="20"/>
        </w:rPr>
        <w:t>, 2011.</w:t>
      </w:r>
    </w:p>
    <w:p w14:paraId="191C68DF"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2]</w:t>
      </w:r>
      <w:r w:rsidRPr="006A1855">
        <w:rPr>
          <w:noProof/>
          <w:sz w:val="20"/>
        </w:rPr>
        <w:tab/>
        <w:t xml:space="preserve">S. Leutenegger, “BRISK: Binary robust invariant scalable keypoints,” </w:t>
      </w:r>
      <w:r w:rsidRPr="006A1855">
        <w:rPr>
          <w:i/>
          <w:iCs/>
          <w:noProof/>
          <w:sz w:val="20"/>
        </w:rPr>
        <w:t>Computer Vision (ICCV), …</w:t>
      </w:r>
      <w:r w:rsidRPr="006A1855">
        <w:rPr>
          <w:noProof/>
          <w:sz w:val="20"/>
        </w:rPr>
        <w:t>, 2011.</w:t>
      </w:r>
    </w:p>
    <w:p w14:paraId="71F0013C"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3]</w:t>
      </w:r>
      <w:r w:rsidRPr="006A1855">
        <w:rPr>
          <w:noProof/>
          <w:sz w:val="20"/>
        </w:rPr>
        <w:tab/>
        <w:t xml:space="preserve">M. Agrawal, K. Konolige, and M. Blas, “Censure: Center surround extremas for realtime feature detection and matching,” </w:t>
      </w:r>
      <w:r w:rsidRPr="006A1855">
        <w:rPr>
          <w:i/>
          <w:iCs/>
          <w:noProof/>
          <w:sz w:val="20"/>
        </w:rPr>
        <w:t>Computer Vision–ECCV 2008</w:t>
      </w:r>
      <w:r w:rsidRPr="006A1855">
        <w:rPr>
          <w:noProof/>
          <w:sz w:val="20"/>
        </w:rPr>
        <w:t>, 2008.</w:t>
      </w:r>
    </w:p>
    <w:p w14:paraId="1F6C4CEA"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4]</w:t>
      </w:r>
      <w:r w:rsidRPr="006A1855">
        <w:rPr>
          <w:noProof/>
          <w:sz w:val="20"/>
        </w:rPr>
        <w:tab/>
        <w:t xml:space="preserve">A. Alahi, R. Ortiz, and P. Vandergheynst, “Freak: Fast retina keypoint,” </w:t>
      </w:r>
      <w:r w:rsidRPr="006A1855">
        <w:rPr>
          <w:i/>
          <w:iCs/>
          <w:noProof/>
          <w:sz w:val="20"/>
        </w:rPr>
        <w:t>Computer Vision and …</w:t>
      </w:r>
      <w:r w:rsidRPr="006A1855">
        <w:rPr>
          <w:noProof/>
          <w:sz w:val="20"/>
        </w:rPr>
        <w:t>, 2012.</w:t>
      </w:r>
    </w:p>
    <w:p w14:paraId="18CF7910"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5]</w:t>
      </w:r>
      <w:r w:rsidRPr="006A1855">
        <w:rPr>
          <w:noProof/>
          <w:sz w:val="20"/>
        </w:rPr>
        <w:tab/>
        <w:t xml:space="preserve">M. Calonder, V. Lepetit, C. Strecha, and P. Fua, “Brief: Binary robust independent elementary features,” </w:t>
      </w:r>
      <w:r w:rsidRPr="006A1855">
        <w:rPr>
          <w:i/>
          <w:iCs/>
          <w:noProof/>
          <w:sz w:val="20"/>
        </w:rPr>
        <w:t>Computer Vision–ECCV 2010</w:t>
      </w:r>
      <w:r w:rsidRPr="006A1855">
        <w:rPr>
          <w:noProof/>
          <w:sz w:val="20"/>
        </w:rPr>
        <w:t>, 2010.</w:t>
      </w:r>
    </w:p>
    <w:p w14:paraId="6A641C4C"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6]</w:t>
      </w:r>
      <w:r w:rsidRPr="006A1855">
        <w:rPr>
          <w:noProof/>
          <w:sz w:val="20"/>
        </w:rPr>
        <w:tab/>
        <w:t xml:space="preserve">M. Muja and D. Lowe, “Fast Approximate Nearest Neighbors with Automatic Algorithm Configuration.,” </w:t>
      </w:r>
      <w:r w:rsidRPr="006A1855">
        <w:rPr>
          <w:i/>
          <w:iCs/>
          <w:noProof/>
          <w:sz w:val="20"/>
        </w:rPr>
        <w:t>VISAPP (1)</w:t>
      </w:r>
      <w:r w:rsidRPr="006A1855">
        <w:rPr>
          <w:noProof/>
          <w:sz w:val="20"/>
        </w:rPr>
        <w:t>, 2009.</w:t>
      </w:r>
    </w:p>
    <w:p w14:paraId="1D9E8660" w14:textId="77777777" w:rsidR="006A1855" w:rsidRPr="006A1855" w:rsidRDefault="006A1855" w:rsidP="006A1855">
      <w:pPr>
        <w:pStyle w:val="NormalWeb"/>
        <w:spacing w:before="120" w:beforeAutospacing="0" w:after="0" w:afterAutospacing="0"/>
        <w:ind w:left="641" w:hanging="641"/>
        <w:divId w:val="2042589108"/>
        <w:rPr>
          <w:noProof/>
          <w:sz w:val="20"/>
        </w:rPr>
      </w:pPr>
      <w:r w:rsidRPr="006A1855">
        <w:rPr>
          <w:noProof/>
          <w:sz w:val="20"/>
        </w:rPr>
        <w:t>[37]</w:t>
      </w:r>
      <w:r w:rsidRPr="006A1855">
        <w:rPr>
          <w:noProof/>
          <w:sz w:val="20"/>
        </w:rPr>
        <w:tab/>
        <w:t xml:space="preserve">M. Fischler and R. Bolles, “Random sample consensus: a paradigm for model fitting with applications to image analysis and automated cartography,” </w:t>
      </w:r>
      <w:r w:rsidRPr="006A1855">
        <w:rPr>
          <w:i/>
          <w:iCs/>
          <w:noProof/>
          <w:sz w:val="20"/>
        </w:rPr>
        <w:t>Communications of the ACM</w:t>
      </w:r>
      <w:r w:rsidRPr="006A1855">
        <w:rPr>
          <w:noProof/>
          <w:sz w:val="20"/>
        </w:rPr>
        <w:t xml:space="preserve">, vol. 24, no. 6, 1981. </w:t>
      </w:r>
    </w:p>
    <w:p w14:paraId="1567C5D1" w14:textId="53EF6F68" w:rsidR="00952279" w:rsidRPr="00952279" w:rsidRDefault="00952279" w:rsidP="00952279">
      <w:pPr>
        <w:rPr>
          <w:rStyle w:val="RefernciaDiscreta"/>
        </w:rPr>
      </w:pPr>
      <w:r>
        <w:rPr>
          <w:rStyle w:val="RefernciaDiscreta"/>
        </w:rPr>
        <w:fldChar w:fldCharType="end"/>
      </w:r>
    </w:p>
    <w:p w14:paraId="70515DD5" w14:textId="77777777" w:rsidR="008F594A" w:rsidRDefault="008F594A" w:rsidP="00E96A3A">
      <w:pPr>
        <w:autoSpaceDE w:val="0"/>
        <w:autoSpaceDN w:val="0"/>
        <w:adjustRightInd w:val="0"/>
        <w:jc w:val="both"/>
        <w:rPr>
          <w:rFonts w:ascii="Times-Roman" w:hAnsi="Times-Roman" w:cs="Times-Roman"/>
        </w:rPr>
      </w:pPr>
    </w:p>
    <w:p w14:paraId="7C89B6FA" w14:textId="77777777" w:rsidR="008F594A" w:rsidRDefault="008F594A" w:rsidP="00E96A3A">
      <w:pPr>
        <w:autoSpaceDE w:val="0"/>
        <w:autoSpaceDN w:val="0"/>
        <w:adjustRightInd w:val="0"/>
        <w:jc w:val="both"/>
        <w:rPr>
          <w:rFonts w:ascii="Times-Roman" w:hAnsi="Times-Roman" w:cs="Times-Roman"/>
        </w:rPr>
      </w:pPr>
    </w:p>
    <w:p w14:paraId="4A3D85BD" w14:textId="77777777" w:rsidR="008F594A" w:rsidRDefault="008F594A" w:rsidP="00E96A3A">
      <w:pPr>
        <w:autoSpaceDE w:val="0"/>
        <w:autoSpaceDN w:val="0"/>
        <w:adjustRightInd w:val="0"/>
        <w:jc w:val="both"/>
        <w:rPr>
          <w:rFonts w:ascii="Times-Roman" w:hAnsi="Times-Roman" w:cs="Times-Roman"/>
        </w:rPr>
      </w:pPr>
    </w:p>
    <w:p w14:paraId="36F86F84" w14:textId="2872F581" w:rsidR="0037551B" w:rsidRPr="00CD684F" w:rsidRDefault="006A1855" w:rsidP="006A1855">
      <w:pPr>
        <w:autoSpaceDE w:val="0"/>
        <w:autoSpaceDN w:val="0"/>
        <w:adjustRightInd w:val="0"/>
        <w:jc w:val="both"/>
      </w:pPr>
      <w:r>
        <w:rPr>
          <w:rFonts w:ascii="Times-Roman" w:hAnsi="Times-Roman" w:cs="Times-Roman"/>
        </w:rPr>
        <w:t xml:space="preserve">  </w:t>
      </w:r>
    </w:p>
    <w:sectPr w:rsidR="0037551B" w:rsidRPr="00CD684F" w:rsidSect="00143F2E">
      <w:headerReference w:type="default" r:id="rId34"/>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AC272" w14:textId="77777777" w:rsidR="00FA7EEC" w:rsidRDefault="00FA7EEC">
      <w:r>
        <w:separator/>
      </w:r>
    </w:p>
    <w:p w14:paraId="29F27ADD" w14:textId="77777777" w:rsidR="00FA7EEC" w:rsidRDefault="00FA7EEC"/>
  </w:endnote>
  <w:endnote w:type="continuationSeparator" w:id="0">
    <w:p w14:paraId="44006237" w14:textId="77777777" w:rsidR="00FA7EEC" w:rsidRDefault="00FA7EEC">
      <w:r>
        <w:continuationSeparator/>
      </w:r>
    </w:p>
    <w:p w14:paraId="5DC4B185" w14:textId="77777777" w:rsidR="00FA7EEC" w:rsidRDefault="00FA7E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D2926" w14:textId="77777777" w:rsidR="00FA7EEC" w:rsidRDefault="00FA7EEC"/>
    <w:p w14:paraId="30D0403E" w14:textId="77777777" w:rsidR="00FA7EEC" w:rsidRDefault="00FA7EEC"/>
  </w:footnote>
  <w:footnote w:type="continuationSeparator" w:id="0">
    <w:p w14:paraId="0B12B110" w14:textId="77777777" w:rsidR="00FA7EEC" w:rsidRDefault="00FA7EEC">
      <w:r>
        <w:continuationSeparator/>
      </w:r>
    </w:p>
    <w:p w14:paraId="671F6C21" w14:textId="77777777" w:rsidR="00FA7EEC" w:rsidRDefault="00FA7EEC"/>
  </w:footnote>
  <w:footnote w:id="1">
    <w:p w14:paraId="3BB80BC9" w14:textId="4C914D43" w:rsidR="00DE07FA" w:rsidRDefault="00DE07FA">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DE07FA" w:rsidRDefault="00DE07FA">
    <w:pPr>
      <w:framePr w:wrap="auto" w:vAnchor="text" w:hAnchor="margin" w:xAlign="right" w:y="1"/>
    </w:pPr>
    <w:r>
      <w:fldChar w:fldCharType="begin"/>
    </w:r>
    <w:r>
      <w:instrText xml:space="preserve">PAGE  </w:instrText>
    </w:r>
    <w:r>
      <w:fldChar w:fldCharType="separate"/>
    </w:r>
    <w:r w:rsidR="00486744">
      <w:rPr>
        <w:noProof/>
      </w:rPr>
      <w:t>4</w:t>
    </w:r>
    <w:r>
      <w:fldChar w:fldCharType="end"/>
    </w:r>
  </w:p>
  <w:p w14:paraId="2D5740AD" w14:textId="77777777" w:rsidR="00DE07FA" w:rsidRDefault="00DE07FA">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Cabealho1"/>
      <w:lvlText w:val="%1."/>
      <w:legacy w:legacy="1" w:legacySpace="144" w:legacyIndent="144"/>
      <w:lvlJc w:val="left"/>
    </w:lvl>
    <w:lvl w:ilvl="1">
      <w:start w:val="1"/>
      <w:numFmt w:val="upperLetter"/>
      <w:pStyle w:val="Cabealho2"/>
      <w:lvlText w:val="%2."/>
      <w:legacy w:legacy="1" w:legacySpace="144" w:legacyIndent="144"/>
      <w:lvlJc w:val="left"/>
      <w:rPr>
        <w:b w:val="0"/>
      </w:rPr>
    </w:lvl>
    <w:lvl w:ilvl="2">
      <w:start w:val="1"/>
      <w:numFmt w:val="decimal"/>
      <w:pStyle w:val="Cabealho3"/>
      <w:lvlText w:val="%3)"/>
      <w:legacy w:legacy="1" w:legacySpace="144" w:legacyIndent="144"/>
      <w:lvlJc w:val="left"/>
      <w:rPr>
        <w:i/>
      </w:rPr>
    </w:lvl>
    <w:lvl w:ilvl="3">
      <w:start w:val="1"/>
      <w:numFmt w:val="lowerLetter"/>
      <w:pStyle w:val="Cabealho4"/>
      <w:lvlText w:val="%4)"/>
      <w:legacy w:legacy="1" w:legacySpace="0" w:legacyIndent="720"/>
      <w:lvlJc w:val="left"/>
      <w:pPr>
        <w:ind w:left="1152" w:hanging="720"/>
      </w:pPr>
    </w:lvl>
    <w:lvl w:ilvl="4">
      <w:start w:val="1"/>
      <w:numFmt w:val="decimal"/>
      <w:pStyle w:val="Cabealho5"/>
      <w:lvlText w:val="(%5)"/>
      <w:legacy w:legacy="1" w:legacySpace="0" w:legacyIndent="720"/>
      <w:lvlJc w:val="left"/>
      <w:pPr>
        <w:ind w:left="1872" w:hanging="720"/>
      </w:pPr>
    </w:lvl>
    <w:lvl w:ilvl="5">
      <w:start w:val="1"/>
      <w:numFmt w:val="lowerLetter"/>
      <w:pStyle w:val="Cabealho6"/>
      <w:lvlText w:val="(%6)"/>
      <w:legacy w:legacy="1" w:legacySpace="0" w:legacyIndent="720"/>
      <w:lvlJc w:val="left"/>
      <w:pPr>
        <w:ind w:left="2592" w:hanging="720"/>
      </w:pPr>
    </w:lvl>
    <w:lvl w:ilvl="6">
      <w:start w:val="1"/>
      <w:numFmt w:val="lowerRoman"/>
      <w:pStyle w:val="Cabealho7"/>
      <w:lvlText w:val="(%7)"/>
      <w:legacy w:legacy="1" w:legacySpace="0" w:legacyIndent="720"/>
      <w:lvlJc w:val="left"/>
      <w:pPr>
        <w:ind w:left="3312" w:hanging="720"/>
      </w:pPr>
    </w:lvl>
    <w:lvl w:ilvl="7">
      <w:start w:val="1"/>
      <w:numFmt w:val="lowerLetter"/>
      <w:pStyle w:val="Cabealho8"/>
      <w:lvlText w:val="(%8)"/>
      <w:legacy w:legacy="1" w:legacySpace="0" w:legacyIndent="720"/>
      <w:lvlJc w:val="left"/>
      <w:pPr>
        <w:ind w:left="4032" w:hanging="720"/>
      </w:pPr>
    </w:lvl>
    <w:lvl w:ilvl="8">
      <w:start w:val="1"/>
      <w:numFmt w:val="lowerRoman"/>
      <w:pStyle w:val="Cabealh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5906"/>
    <w:rsid w:val="000128C9"/>
    <w:rsid w:val="0001594B"/>
    <w:rsid w:val="000204E0"/>
    <w:rsid w:val="00021599"/>
    <w:rsid w:val="000318D3"/>
    <w:rsid w:val="0003628E"/>
    <w:rsid w:val="00042E13"/>
    <w:rsid w:val="00047153"/>
    <w:rsid w:val="00047C3B"/>
    <w:rsid w:val="00054B46"/>
    <w:rsid w:val="00081E50"/>
    <w:rsid w:val="00095C93"/>
    <w:rsid w:val="000A168B"/>
    <w:rsid w:val="000C12BB"/>
    <w:rsid w:val="000D2BDE"/>
    <w:rsid w:val="000D7405"/>
    <w:rsid w:val="000F042D"/>
    <w:rsid w:val="00104BB0"/>
    <w:rsid w:val="0010794E"/>
    <w:rsid w:val="00116B94"/>
    <w:rsid w:val="00127313"/>
    <w:rsid w:val="00130EF0"/>
    <w:rsid w:val="0013354F"/>
    <w:rsid w:val="00142F4C"/>
    <w:rsid w:val="00143F2E"/>
    <w:rsid w:val="00144E72"/>
    <w:rsid w:val="00152B0A"/>
    <w:rsid w:val="0016768F"/>
    <w:rsid w:val="001710D4"/>
    <w:rsid w:val="001768FF"/>
    <w:rsid w:val="00184E37"/>
    <w:rsid w:val="00193613"/>
    <w:rsid w:val="001947BD"/>
    <w:rsid w:val="001A60B1"/>
    <w:rsid w:val="001B1873"/>
    <w:rsid w:val="001B1CBA"/>
    <w:rsid w:val="001B36B1"/>
    <w:rsid w:val="001B4A24"/>
    <w:rsid w:val="001E2BAE"/>
    <w:rsid w:val="001E7B7A"/>
    <w:rsid w:val="001F4C5C"/>
    <w:rsid w:val="00204478"/>
    <w:rsid w:val="00214E2E"/>
    <w:rsid w:val="00215657"/>
    <w:rsid w:val="00216141"/>
    <w:rsid w:val="00217186"/>
    <w:rsid w:val="00221E4A"/>
    <w:rsid w:val="00235308"/>
    <w:rsid w:val="002434A1"/>
    <w:rsid w:val="00245757"/>
    <w:rsid w:val="002469C0"/>
    <w:rsid w:val="002600BA"/>
    <w:rsid w:val="00263943"/>
    <w:rsid w:val="0026791F"/>
    <w:rsid w:val="00267B35"/>
    <w:rsid w:val="002712CE"/>
    <w:rsid w:val="00295BB8"/>
    <w:rsid w:val="002A0B6B"/>
    <w:rsid w:val="002A278B"/>
    <w:rsid w:val="002C5211"/>
    <w:rsid w:val="002D15F4"/>
    <w:rsid w:val="002F7910"/>
    <w:rsid w:val="00304C15"/>
    <w:rsid w:val="00315F26"/>
    <w:rsid w:val="00315FEC"/>
    <w:rsid w:val="0031708E"/>
    <w:rsid w:val="00320891"/>
    <w:rsid w:val="003214F2"/>
    <w:rsid w:val="00321904"/>
    <w:rsid w:val="00323475"/>
    <w:rsid w:val="00324458"/>
    <w:rsid w:val="00340AA3"/>
    <w:rsid w:val="003427CE"/>
    <w:rsid w:val="00350C91"/>
    <w:rsid w:val="00352DEE"/>
    <w:rsid w:val="00360269"/>
    <w:rsid w:val="00366CEB"/>
    <w:rsid w:val="003743C2"/>
    <w:rsid w:val="0037551B"/>
    <w:rsid w:val="00380F8F"/>
    <w:rsid w:val="00392DBA"/>
    <w:rsid w:val="00396C45"/>
    <w:rsid w:val="003A4DCE"/>
    <w:rsid w:val="003B27ED"/>
    <w:rsid w:val="003B502B"/>
    <w:rsid w:val="003C06D1"/>
    <w:rsid w:val="003C3322"/>
    <w:rsid w:val="003C68C2"/>
    <w:rsid w:val="003D4CAE"/>
    <w:rsid w:val="003F26BD"/>
    <w:rsid w:val="003F52AD"/>
    <w:rsid w:val="003F7840"/>
    <w:rsid w:val="0040557B"/>
    <w:rsid w:val="0043144F"/>
    <w:rsid w:val="00431BFA"/>
    <w:rsid w:val="00435232"/>
    <w:rsid w:val="004353CF"/>
    <w:rsid w:val="00451020"/>
    <w:rsid w:val="00453AA2"/>
    <w:rsid w:val="00457414"/>
    <w:rsid w:val="004631BC"/>
    <w:rsid w:val="00470CA8"/>
    <w:rsid w:val="00474B34"/>
    <w:rsid w:val="00480820"/>
    <w:rsid w:val="00484761"/>
    <w:rsid w:val="00484DD5"/>
    <w:rsid w:val="00486744"/>
    <w:rsid w:val="0049619D"/>
    <w:rsid w:val="004A485A"/>
    <w:rsid w:val="004A5812"/>
    <w:rsid w:val="004C1891"/>
    <w:rsid w:val="004C1E16"/>
    <w:rsid w:val="004C2543"/>
    <w:rsid w:val="004C5E91"/>
    <w:rsid w:val="004C5F50"/>
    <w:rsid w:val="004D15CA"/>
    <w:rsid w:val="004D7150"/>
    <w:rsid w:val="004E3E4C"/>
    <w:rsid w:val="004F14FB"/>
    <w:rsid w:val="004F23A0"/>
    <w:rsid w:val="005003E3"/>
    <w:rsid w:val="005052CD"/>
    <w:rsid w:val="00505CA0"/>
    <w:rsid w:val="00506777"/>
    <w:rsid w:val="0052464E"/>
    <w:rsid w:val="005375D8"/>
    <w:rsid w:val="0054723B"/>
    <w:rsid w:val="00550A26"/>
    <w:rsid w:val="00550BF5"/>
    <w:rsid w:val="0055418E"/>
    <w:rsid w:val="00566869"/>
    <w:rsid w:val="00567A70"/>
    <w:rsid w:val="00571CC8"/>
    <w:rsid w:val="005800D0"/>
    <w:rsid w:val="00590290"/>
    <w:rsid w:val="005954D6"/>
    <w:rsid w:val="00597F6E"/>
    <w:rsid w:val="005A042C"/>
    <w:rsid w:val="005A2A15"/>
    <w:rsid w:val="005B12C6"/>
    <w:rsid w:val="005B237E"/>
    <w:rsid w:val="005C6784"/>
    <w:rsid w:val="005D1B15"/>
    <w:rsid w:val="005D2824"/>
    <w:rsid w:val="005D4F1A"/>
    <w:rsid w:val="005D5927"/>
    <w:rsid w:val="005D72BB"/>
    <w:rsid w:val="005D76AD"/>
    <w:rsid w:val="005E692F"/>
    <w:rsid w:val="005F4A7C"/>
    <w:rsid w:val="00606C36"/>
    <w:rsid w:val="00614F3D"/>
    <w:rsid w:val="00615251"/>
    <w:rsid w:val="0062114B"/>
    <w:rsid w:val="00623698"/>
    <w:rsid w:val="00625E96"/>
    <w:rsid w:val="00641DD5"/>
    <w:rsid w:val="00647C09"/>
    <w:rsid w:val="00651F2C"/>
    <w:rsid w:val="006733A4"/>
    <w:rsid w:val="00673817"/>
    <w:rsid w:val="006754F8"/>
    <w:rsid w:val="0067612D"/>
    <w:rsid w:val="00692B4A"/>
    <w:rsid w:val="00693D5D"/>
    <w:rsid w:val="006A1855"/>
    <w:rsid w:val="006A3648"/>
    <w:rsid w:val="006A7015"/>
    <w:rsid w:val="006B378F"/>
    <w:rsid w:val="006B6757"/>
    <w:rsid w:val="006B7F03"/>
    <w:rsid w:val="006E35C2"/>
    <w:rsid w:val="006E48B9"/>
    <w:rsid w:val="00714E7A"/>
    <w:rsid w:val="00725B45"/>
    <w:rsid w:val="00732B54"/>
    <w:rsid w:val="007476AD"/>
    <w:rsid w:val="00762352"/>
    <w:rsid w:val="00771300"/>
    <w:rsid w:val="00776599"/>
    <w:rsid w:val="007C07D2"/>
    <w:rsid w:val="007C4336"/>
    <w:rsid w:val="007E656C"/>
    <w:rsid w:val="007F6147"/>
    <w:rsid w:val="007F6821"/>
    <w:rsid w:val="007F7AA6"/>
    <w:rsid w:val="00800CD6"/>
    <w:rsid w:val="008062F7"/>
    <w:rsid w:val="0081437A"/>
    <w:rsid w:val="00823624"/>
    <w:rsid w:val="008340D0"/>
    <w:rsid w:val="00837E47"/>
    <w:rsid w:val="008518FE"/>
    <w:rsid w:val="0085659C"/>
    <w:rsid w:val="008602DA"/>
    <w:rsid w:val="00872026"/>
    <w:rsid w:val="0087792E"/>
    <w:rsid w:val="008802CA"/>
    <w:rsid w:val="00881B7D"/>
    <w:rsid w:val="00883EAF"/>
    <w:rsid w:val="00885258"/>
    <w:rsid w:val="008861C6"/>
    <w:rsid w:val="00886FE1"/>
    <w:rsid w:val="008A30C3"/>
    <w:rsid w:val="008A3C23"/>
    <w:rsid w:val="008C3E59"/>
    <w:rsid w:val="008C49CC"/>
    <w:rsid w:val="008C63AA"/>
    <w:rsid w:val="008C73B3"/>
    <w:rsid w:val="008D69E9"/>
    <w:rsid w:val="008E0645"/>
    <w:rsid w:val="008F594A"/>
    <w:rsid w:val="00902A63"/>
    <w:rsid w:val="00904C7E"/>
    <w:rsid w:val="0091035B"/>
    <w:rsid w:val="009313FA"/>
    <w:rsid w:val="009372A3"/>
    <w:rsid w:val="00952279"/>
    <w:rsid w:val="009540F1"/>
    <w:rsid w:val="009644FD"/>
    <w:rsid w:val="00973D08"/>
    <w:rsid w:val="00974A71"/>
    <w:rsid w:val="00980E23"/>
    <w:rsid w:val="009A1F6E"/>
    <w:rsid w:val="009B1B7B"/>
    <w:rsid w:val="009B484A"/>
    <w:rsid w:val="009C7D17"/>
    <w:rsid w:val="009D185C"/>
    <w:rsid w:val="009D7EF8"/>
    <w:rsid w:val="009E4338"/>
    <w:rsid w:val="009E484E"/>
    <w:rsid w:val="009F1222"/>
    <w:rsid w:val="009F3FFF"/>
    <w:rsid w:val="009F4083"/>
    <w:rsid w:val="009F40FB"/>
    <w:rsid w:val="009F5B3B"/>
    <w:rsid w:val="00A04223"/>
    <w:rsid w:val="00A07B0E"/>
    <w:rsid w:val="00A15618"/>
    <w:rsid w:val="00A206AF"/>
    <w:rsid w:val="00A22FCB"/>
    <w:rsid w:val="00A41D9C"/>
    <w:rsid w:val="00A46E6C"/>
    <w:rsid w:val="00A472F1"/>
    <w:rsid w:val="00A5237D"/>
    <w:rsid w:val="00A554A3"/>
    <w:rsid w:val="00A758EA"/>
    <w:rsid w:val="00A7653E"/>
    <w:rsid w:val="00A769A1"/>
    <w:rsid w:val="00A95C50"/>
    <w:rsid w:val="00A97F93"/>
    <w:rsid w:val="00AB3EC1"/>
    <w:rsid w:val="00AB6120"/>
    <w:rsid w:val="00AB79A6"/>
    <w:rsid w:val="00AC1E13"/>
    <w:rsid w:val="00AC3FE0"/>
    <w:rsid w:val="00AC4850"/>
    <w:rsid w:val="00AD1565"/>
    <w:rsid w:val="00AF6EEE"/>
    <w:rsid w:val="00AF7B7F"/>
    <w:rsid w:val="00AF7E6D"/>
    <w:rsid w:val="00B2367D"/>
    <w:rsid w:val="00B24881"/>
    <w:rsid w:val="00B30E94"/>
    <w:rsid w:val="00B425A3"/>
    <w:rsid w:val="00B450A1"/>
    <w:rsid w:val="00B47876"/>
    <w:rsid w:val="00B47B59"/>
    <w:rsid w:val="00B50D6A"/>
    <w:rsid w:val="00B53F81"/>
    <w:rsid w:val="00B56C2B"/>
    <w:rsid w:val="00B64FCC"/>
    <w:rsid w:val="00B658A9"/>
    <w:rsid w:val="00B65BD3"/>
    <w:rsid w:val="00B66C70"/>
    <w:rsid w:val="00B70469"/>
    <w:rsid w:val="00B72DD8"/>
    <w:rsid w:val="00B72E09"/>
    <w:rsid w:val="00B93E01"/>
    <w:rsid w:val="00BC0E4E"/>
    <w:rsid w:val="00BD3DF1"/>
    <w:rsid w:val="00BF0C69"/>
    <w:rsid w:val="00BF629B"/>
    <w:rsid w:val="00BF655C"/>
    <w:rsid w:val="00C075EF"/>
    <w:rsid w:val="00C11CA3"/>
    <w:rsid w:val="00C11E83"/>
    <w:rsid w:val="00C2048D"/>
    <w:rsid w:val="00C2378A"/>
    <w:rsid w:val="00C32A29"/>
    <w:rsid w:val="00C33776"/>
    <w:rsid w:val="00C378A1"/>
    <w:rsid w:val="00C43138"/>
    <w:rsid w:val="00C4436F"/>
    <w:rsid w:val="00C621D6"/>
    <w:rsid w:val="00C667A2"/>
    <w:rsid w:val="00C72DF4"/>
    <w:rsid w:val="00C740DC"/>
    <w:rsid w:val="00C76137"/>
    <w:rsid w:val="00C82D86"/>
    <w:rsid w:val="00C858F0"/>
    <w:rsid w:val="00CB4B8D"/>
    <w:rsid w:val="00CB59FF"/>
    <w:rsid w:val="00CC0DDA"/>
    <w:rsid w:val="00CC29EE"/>
    <w:rsid w:val="00CD684F"/>
    <w:rsid w:val="00CE1959"/>
    <w:rsid w:val="00CE3115"/>
    <w:rsid w:val="00CE34BA"/>
    <w:rsid w:val="00CE4766"/>
    <w:rsid w:val="00CF092A"/>
    <w:rsid w:val="00CF2806"/>
    <w:rsid w:val="00CF6B96"/>
    <w:rsid w:val="00D06623"/>
    <w:rsid w:val="00D14C6B"/>
    <w:rsid w:val="00D45D76"/>
    <w:rsid w:val="00D5536F"/>
    <w:rsid w:val="00D56935"/>
    <w:rsid w:val="00D62958"/>
    <w:rsid w:val="00D74DD8"/>
    <w:rsid w:val="00D758C6"/>
    <w:rsid w:val="00D825D4"/>
    <w:rsid w:val="00D90C10"/>
    <w:rsid w:val="00D92E96"/>
    <w:rsid w:val="00DA258C"/>
    <w:rsid w:val="00DB7DB7"/>
    <w:rsid w:val="00DC1F18"/>
    <w:rsid w:val="00DC39A5"/>
    <w:rsid w:val="00DC4599"/>
    <w:rsid w:val="00DD3A3A"/>
    <w:rsid w:val="00DD6688"/>
    <w:rsid w:val="00DE07FA"/>
    <w:rsid w:val="00DE1FAB"/>
    <w:rsid w:val="00DF2DDE"/>
    <w:rsid w:val="00E01667"/>
    <w:rsid w:val="00E0635F"/>
    <w:rsid w:val="00E1130C"/>
    <w:rsid w:val="00E14207"/>
    <w:rsid w:val="00E34BD8"/>
    <w:rsid w:val="00E36209"/>
    <w:rsid w:val="00E420BB"/>
    <w:rsid w:val="00E50DF6"/>
    <w:rsid w:val="00E64E35"/>
    <w:rsid w:val="00E87408"/>
    <w:rsid w:val="00E965C5"/>
    <w:rsid w:val="00E96A3A"/>
    <w:rsid w:val="00E97402"/>
    <w:rsid w:val="00E97B99"/>
    <w:rsid w:val="00EA686F"/>
    <w:rsid w:val="00EA6E69"/>
    <w:rsid w:val="00EB2E9D"/>
    <w:rsid w:val="00EC4CE0"/>
    <w:rsid w:val="00EE6FFC"/>
    <w:rsid w:val="00EF10AC"/>
    <w:rsid w:val="00EF4701"/>
    <w:rsid w:val="00EF564E"/>
    <w:rsid w:val="00F00359"/>
    <w:rsid w:val="00F0402F"/>
    <w:rsid w:val="00F22198"/>
    <w:rsid w:val="00F25D84"/>
    <w:rsid w:val="00F33603"/>
    <w:rsid w:val="00F33D49"/>
    <w:rsid w:val="00F3481E"/>
    <w:rsid w:val="00F577F6"/>
    <w:rsid w:val="00F65266"/>
    <w:rsid w:val="00F65274"/>
    <w:rsid w:val="00F67DFD"/>
    <w:rsid w:val="00F751E1"/>
    <w:rsid w:val="00F840F8"/>
    <w:rsid w:val="00F85AF1"/>
    <w:rsid w:val="00F9248B"/>
    <w:rsid w:val="00FA7EEC"/>
    <w:rsid w:val="00FD347F"/>
    <w:rsid w:val="00FE7318"/>
    <w:rsid w:val="00FF1646"/>
    <w:rsid w:val="00FF17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C68D4FD4-E0E7-4C50-880D-DD43B1020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pPr>
      <w:keepNext/>
      <w:numPr>
        <w:numId w:val="1"/>
      </w:numPr>
      <w:spacing w:before="240" w:after="80"/>
      <w:jc w:val="center"/>
      <w:outlineLvl w:val="0"/>
    </w:pPr>
    <w:rPr>
      <w:smallCaps/>
      <w:kern w:val="28"/>
    </w:rPr>
  </w:style>
  <w:style w:type="paragraph" w:styleId="Cabealho2">
    <w:name w:val="heading 2"/>
    <w:basedOn w:val="Normal"/>
    <w:next w:val="Normal"/>
    <w:link w:val="Cabealho2Carter"/>
    <w:uiPriority w:val="9"/>
    <w:qFormat/>
    <w:pPr>
      <w:keepNext/>
      <w:numPr>
        <w:ilvl w:val="1"/>
        <w:numId w:val="1"/>
      </w:numPr>
      <w:spacing w:before="120" w:after="60"/>
      <w:outlineLvl w:val="1"/>
    </w:pPr>
    <w:rPr>
      <w:i/>
      <w:iCs/>
    </w:rPr>
  </w:style>
  <w:style w:type="paragraph" w:styleId="Cabealho3">
    <w:name w:val="heading 3"/>
    <w:basedOn w:val="Normal"/>
    <w:next w:val="Normal"/>
    <w:uiPriority w:val="9"/>
    <w:qFormat/>
    <w:pPr>
      <w:keepNext/>
      <w:numPr>
        <w:ilvl w:val="2"/>
        <w:numId w:val="1"/>
      </w:numPr>
      <w:outlineLvl w:val="2"/>
    </w:pPr>
    <w:rPr>
      <w:i/>
      <w:iCs/>
    </w:rPr>
  </w:style>
  <w:style w:type="paragraph" w:styleId="Cabealho4">
    <w:name w:val="heading 4"/>
    <w:basedOn w:val="Normal"/>
    <w:next w:val="Normal"/>
    <w:uiPriority w:val="9"/>
    <w:qFormat/>
    <w:pPr>
      <w:keepNext/>
      <w:numPr>
        <w:ilvl w:val="3"/>
        <w:numId w:val="1"/>
      </w:numPr>
      <w:spacing w:before="240" w:after="60"/>
      <w:outlineLvl w:val="3"/>
    </w:pPr>
    <w:rPr>
      <w:i/>
      <w:iCs/>
      <w:sz w:val="18"/>
      <w:szCs w:val="18"/>
    </w:rPr>
  </w:style>
  <w:style w:type="paragraph" w:styleId="Cabealho5">
    <w:name w:val="heading 5"/>
    <w:basedOn w:val="Normal"/>
    <w:next w:val="Normal"/>
    <w:uiPriority w:val="9"/>
    <w:qFormat/>
    <w:pPr>
      <w:numPr>
        <w:ilvl w:val="4"/>
        <w:numId w:val="1"/>
      </w:numPr>
      <w:spacing w:before="240" w:after="60"/>
      <w:outlineLvl w:val="4"/>
    </w:pPr>
    <w:rPr>
      <w:sz w:val="18"/>
      <w:szCs w:val="18"/>
    </w:rPr>
  </w:style>
  <w:style w:type="paragraph" w:styleId="Cabealho6">
    <w:name w:val="heading 6"/>
    <w:basedOn w:val="Normal"/>
    <w:next w:val="Normal"/>
    <w:uiPriority w:val="9"/>
    <w:qFormat/>
    <w:pPr>
      <w:numPr>
        <w:ilvl w:val="5"/>
        <w:numId w:val="1"/>
      </w:numPr>
      <w:spacing w:before="240" w:after="60"/>
      <w:outlineLvl w:val="5"/>
    </w:pPr>
    <w:rPr>
      <w:i/>
      <w:iCs/>
      <w:sz w:val="16"/>
      <w:szCs w:val="16"/>
    </w:rPr>
  </w:style>
  <w:style w:type="paragraph" w:styleId="Cabealho7">
    <w:name w:val="heading 7"/>
    <w:basedOn w:val="Normal"/>
    <w:next w:val="Normal"/>
    <w:uiPriority w:val="9"/>
    <w:qFormat/>
    <w:pPr>
      <w:numPr>
        <w:ilvl w:val="6"/>
        <w:numId w:val="1"/>
      </w:numPr>
      <w:spacing w:before="240" w:after="60"/>
      <w:outlineLvl w:val="6"/>
    </w:pPr>
    <w:rPr>
      <w:sz w:val="16"/>
      <w:szCs w:val="16"/>
    </w:rPr>
  </w:style>
  <w:style w:type="paragraph" w:styleId="Cabealho8">
    <w:name w:val="heading 8"/>
    <w:basedOn w:val="Normal"/>
    <w:next w:val="Normal"/>
    <w:uiPriority w:val="9"/>
    <w:qFormat/>
    <w:pPr>
      <w:numPr>
        <w:ilvl w:val="7"/>
        <w:numId w:val="1"/>
      </w:numPr>
      <w:spacing w:before="240" w:after="60"/>
      <w:outlineLvl w:val="7"/>
    </w:pPr>
    <w:rPr>
      <w:i/>
      <w:iCs/>
      <w:sz w:val="16"/>
      <w:szCs w:val="16"/>
    </w:rPr>
  </w:style>
  <w:style w:type="paragraph" w:styleId="Cabealho9">
    <w:name w:val="heading 9"/>
    <w:basedOn w:val="Normal"/>
    <w:next w:val="Normal"/>
    <w:uiPriority w:val="9"/>
    <w:qFormat/>
    <w:pPr>
      <w:numPr>
        <w:ilvl w:val="8"/>
        <w:numId w:val="1"/>
      </w:numPr>
      <w:spacing w:before="240" w:after="60"/>
      <w:outlineLvl w:val="8"/>
    </w:pPr>
    <w:rPr>
      <w:sz w:val="16"/>
      <w:szCs w:val="1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Tipodeletrapredefinidodopargraf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arte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Tipodeletrapredefinidodopargrafo"/>
    <w:semiHidden/>
    <w:rPr>
      <w:vertAlign w:val="superscript"/>
    </w:rPr>
  </w:style>
  <w:style w:type="paragraph" w:styleId="Rodap">
    <w:name w:val="footer"/>
    <w:basedOn w:val="Normal"/>
    <w:link w:val="RodapCarte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Cabealh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ligao">
    <w:name w:val="Hyperlink"/>
    <w:basedOn w:val="Tipodeletrapredefinidodopargrafo"/>
    <w:rPr>
      <w:color w:val="0000FF"/>
      <w:u w:val="single"/>
    </w:rPr>
  </w:style>
  <w:style w:type="character" w:styleId="Hiperligaovisitada">
    <w:name w:val="FollowedHyperlink"/>
    <w:basedOn w:val="Tipodeletrapredefinidodopargrafo"/>
    <w:rPr>
      <w:color w:val="800080"/>
      <w:u w:val="single"/>
    </w:rPr>
  </w:style>
  <w:style w:type="paragraph" w:styleId="Avanodecorpodetexto">
    <w:name w:val="Body Text Indent"/>
    <w:basedOn w:val="Normal"/>
    <w:link w:val="AvanodecorpodetextoCarte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arter"/>
    <w:rsid w:val="00F33D49"/>
    <w:rPr>
      <w:rFonts w:ascii="Tahoma" w:hAnsi="Tahoma" w:cs="Tahoma"/>
      <w:sz w:val="16"/>
      <w:szCs w:val="16"/>
    </w:rPr>
  </w:style>
  <w:style w:type="character" w:customStyle="1" w:styleId="TextodebaloCarter">
    <w:name w:val="Texto de balão Caráter"/>
    <w:basedOn w:val="Tipodeletrapredefinidodopargrafo"/>
    <w:link w:val="Textodebalo"/>
    <w:rsid w:val="00F33D49"/>
    <w:rPr>
      <w:rFonts w:ascii="Tahoma" w:hAnsi="Tahoma" w:cs="Tahoma"/>
      <w:sz w:val="16"/>
      <w:szCs w:val="16"/>
    </w:rPr>
  </w:style>
  <w:style w:type="character" w:styleId="TextodoMarcadordePosio">
    <w:name w:val="Placeholder Text"/>
    <w:basedOn w:val="Tipodeletrapredefinidodopargraf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Tipodeletrapredefinidodopargrafo"/>
    <w:uiPriority w:val="99"/>
    <w:rsid w:val="00C82D86"/>
    <w:rPr>
      <w:rFonts w:ascii="Verdana" w:hAnsi="Verdana" w:cs="Verdana"/>
      <w:color w:val="000000"/>
      <w:sz w:val="22"/>
      <w:szCs w:val="22"/>
    </w:rPr>
  </w:style>
  <w:style w:type="character" w:customStyle="1" w:styleId="bodytype">
    <w:name w:val="body type"/>
    <w:basedOn w:val="Tipodeletrapredefinidodopargraf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Cabealho1Carter">
    <w:name w:val="Cabeçalho 1 Caráter"/>
    <w:basedOn w:val="Tipodeletrapredefinidodopargrafo"/>
    <w:link w:val="Cabealho1"/>
    <w:uiPriority w:val="9"/>
    <w:rsid w:val="003F52AD"/>
    <w:rPr>
      <w:smallCaps/>
      <w:kern w:val="28"/>
    </w:rPr>
  </w:style>
  <w:style w:type="character" w:customStyle="1" w:styleId="ReferenceHeadChar">
    <w:name w:val="Reference Head Char"/>
    <w:basedOn w:val="Cabealho1Carte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Tipodeletrapredefinidodopargrafo"/>
    <w:uiPriority w:val="99"/>
    <w:rsid w:val="001B36B1"/>
    <w:rPr>
      <w:rFonts w:ascii="Verdana" w:hAnsi="Verdana" w:cs="Verdana"/>
      <w:color w:val="000000"/>
      <w:sz w:val="22"/>
      <w:szCs w:val="22"/>
    </w:rPr>
  </w:style>
  <w:style w:type="character" w:customStyle="1" w:styleId="Cabealho2Carter">
    <w:name w:val="Cabeçalho 2 Caráter"/>
    <w:basedOn w:val="Tipodeletrapredefinidodopargrafo"/>
    <w:link w:val="Cabealh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Tipodeletrapredefinidodopargrafo"/>
    <w:link w:val="TextL-MAG"/>
    <w:rsid w:val="009C7D17"/>
    <w:rPr>
      <w:rFonts w:ascii="Arial" w:eastAsia="MS Mincho" w:hAnsi="Arial"/>
      <w:sz w:val="18"/>
      <w:szCs w:val="22"/>
      <w:lang w:eastAsia="ja-JP"/>
    </w:rPr>
  </w:style>
  <w:style w:type="character" w:customStyle="1" w:styleId="RodapCarter">
    <w:name w:val="Rodapé Caráter"/>
    <w:basedOn w:val="Tipodeletrapredefinidodopargrafo"/>
    <w:link w:val="Rodap"/>
    <w:uiPriority w:val="99"/>
    <w:rsid w:val="00D90C10"/>
  </w:style>
  <w:style w:type="character" w:customStyle="1" w:styleId="TextodenotaderodapCarter">
    <w:name w:val="Texto de nota de rodapé Caráter"/>
    <w:basedOn w:val="Tipodeletrapredefinidodopargrafo"/>
    <w:link w:val="Textodenotaderodap"/>
    <w:semiHidden/>
    <w:rsid w:val="00C075EF"/>
    <w:rPr>
      <w:sz w:val="16"/>
      <w:szCs w:val="16"/>
    </w:rPr>
  </w:style>
  <w:style w:type="character" w:customStyle="1" w:styleId="AvanodecorpodetextoCarter">
    <w:name w:val="Avanço de corpo de texto Caráter"/>
    <w:basedOn w:val="Tipodeletrapredefinidodopargrafo"/>
    <w:link w:val="Avanodecorpodetexto"/>
    <w:rsid w:val="003F26BD"/>
    <w:rPr>
      <w:szCs w:val="24"/>
    </w:rPr>
  </w:style>
  <w:style w:type="paragraph" w:styleId="SemEspaamento">
    <w:name w:val="No Spacing"/>
    <w:uiPriority w:val="1"/>
    <w:qFormat/>
    <w:rsid w:val="00952279"/>
  </w:style>
  <w:style w:type="character" w:styleId="RefernciaDiscreta">
    <w:name w:val="Subtle Reference"/>
    <w:basedOn w:val="Tipodeletrapredefinidodopargrafo"/>
    <w:uiPriority w:val="31"/>
    <w:qFormat/>
    <w:rsid w:val="00952279"/>
    <w:rPr>
      <w:smallCaps/>
      <w:color w:val="5A5A5A" w:themeColor="text1" w:themeTint="A5"/>
    </w:rPr>
  </w:style>
  <w:style w:type="paragraph" w:styleId="NormalWeb">
    <w:name w:val="Normal (Web)"/>
    <w:basedOn w:val="Normal"/>
    <w:uiPriority w:val="99"/>
    <w:unhideWhenUsed/>
    <w:rsid w:val="00952279"/>
    <w:pPr>
      <w:spacing w:before="100" w:beforeAutospacing="1" w:after="100" w:afterAutospacing="1"/>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677442">
      <w:bodyDiv w:val="1"/>
      <w:marLeft w:val="0"/>
      <w:marRight w:val="0"/>
      <w:marTop w:val="0"/>
      <w:marBottom w:val="0"/>
      <w:divBdr>
        <w:top w:val="none" w:sz="0" w:space="0" w:color="auto"/>
        <w:left w:val="none" w:sz="0" w:space="0" w:color="auto"/>
        <w:bottom w:val="none" w:sz="0" w:space="0" w:color="auto"/>
        <w:right w:val="none" w:sz="0" w:space="0" w:color="auto"/>
      </w:divBdr>
      <w:divsChild>
        <w:div w:id="1987540817">
          <w:marLeft w:val="0"/>
          <w:marRight w:val="0"/>
          <w:marTop w:val="0"/>
          <w:marBottom w:val="0"/>
          <w:divBdr>
            <w:top w:val="none" w:sz="0" w:space="0" w:color="auto"/>
            <w:left w:val="none" w:sz="0" w:space="0" w:color="auto"/>
            <w:bottom w:val="none" w:sz="0" w:space="0" w:color="auto"/>
            <w:right w:val="none" w:sz="0" w:space="0" w:color="auto"/>
          </w:divBdr>
        </w:div>
        <w:div w:id="410081386">
          <w:marLeft w:val="0"/>
          <w:marRight w:val="0"/>
          <w:marTop w:val="0"/>
          <w:marBottom w:val="0"/>
          <w:divBdr>
            <w:top w:val="none" w:sz="0" w:space="0" w:color="auto"/>
            <w:left w:val="none" w:sz="0" w:space="0" w:color="auto"/>
            <w:bottom w:val="none" w:sz="0" w:space="0" w:color="auto"/>
            <w:right w:val="none" w:sz="0" w:space="0" w:color="auto"/>
          </w:divBdr>
          <w:divsChild>
            <w:div w:id="596716019">
              <w:marLeft w:val="0"/>
              <w:marRight w:val="0"/>
              <w:marTop w:val="0"/>
              <w:marBottom w:val="0"/>
              <w:divBdr>
                <w:top w:val="none" w:sz="0" w:space="0" w:color="auto"/>
                <w:left w:val="none" w:sz="0" w:space="0" w:color="auto"/>
                <w:bottom w:val="none" w:sz="0" w:space="0" w:color="auto"/>
                <w:right w:val="none" w:sz="0" w:space="0" w:color="auto"/>
              </w:divBdr>
              <w:divsChild>
                <w:div w:id="14966626">
                  <w:marLeft w:val="0"/>
                  <w:marRight w:val="0"/>
                  <w:marTop w:val="0"/>
                  <w:marBottom w:val="0"/>
                  <w:divBdr>
                    <w:top w:val="none" w:sz="0" w:space="0" w:color="auto"/>
                    <w:left w:val="none" w:sz="0" w:space="0" w:color="auto"/>
                    <w:bottom w:val="none" w:sz="0" w:space="0" w:color="auto"/>
                    <w:right w:val="none" w:sz="0" w:space="0" w:color="auto"/>
                  </w:divBdr>
                  <w:divsChild>
                    <w:div w:id="1938826004">
                      <w:marLeft w:val="0"/>
                      <w:marRight w:val="0"/>
                      <w:marTop w:val="0"/>
                      <w:marBottom w:val="0"/>
                      <w:divBdr>
                        <w:top w:val="none" w:sz="0" w:space="0" w:color="auto"/>
                        <w:left w:val="none" w:sz="0" w:space="0" w:color="auto"/>
                        <w:bottom w:val="none" w:sz="0" w:space="0" w:color="auto"/>
                        <w:right w:val="none" w:sz="0" w:space="0" w:color="auto"/>
                      </w:divBdr>
                      <w:divsChild>
                        <w:div w:id="624655779">
                          <w:marLeft w:val="0"/>
                          <w:marRight w:val="0"/>
                          <w:marTop w:val="0"/>
                          <w:marBottom w:val="0"/>
                          <w:divBdr>
                            <w:top w:val="none" w:sz="0" w:space="0" w:color="auto"/>
                            <w:left w:val="none" w:sz="0" w:space="0" w:color="auto"/>
                            <w:bottom w:val="none" w:sz="0" w:space="0" w:color="auto"/>
                            <w:right w:val="none" w:sz="0" w:space="0" w:color="auto"/>
                          </w:divBdr>
                          <w:divsChild>
                            <w:div w:id="17242546">
                              <w:marLeft w:val="0"/>
                              <w:marRight w:val="0"/>
                              <w:marTop w:val="0"/>
                              <w:marBottom w:val="0"/>
                              <w:divBdr>
                                <w:top w:val="none" w:sz="0" w:space="0" w:color="auto"/>
                                <w:left w:val="none" w:sz="0" w:space="0" w:color="auto"/>
                                <w:bottom w:val="none" w:sz="0" w:space="0" w:color="auto"/>
                                <w:right w:val="none" w:sz="0" w:space="0" w:color="auto"/>
                              </w:divBdr>
                              <w:divsChild>
                                <w:div w:id="905803431">
                                  <w:marLeft w:val="0"/>
                                  <w:marRight w:val="0"/>
                                  <w:marTop w:val="0"/>
                                  <w:marBottom w:val="0"/>
                                  <w:divBdr>
                                    <w:top w:val="none" w:sz="0" w:space="0" w:color="auto"/>
                                    <w:left w:val="none" w:sz="0" w:space="0" w:color="auto"/>
                                    <w:bottom w:val="none" w:sz="0" w:space="0" w:color="auto"/>
                                    <w:right w:val="none" w:sz="0" w:space="0" w:color="auto"/>
                                  </w:divBdr>
                                  <w:divsChild>
                                    <w:div w:id="1651598911">
                                      <w:marLeft w:val="0"/>
                                      <w:marRight w:val="0"/>
                                      <w:marTop w:val="0"/>
                                      <w:marBottom w:val="0"/>
                                      <w:divBdr>
                                        <w:top w:val="none" w:sz="0" w:space="0" w:color="auto"/>
                                        <w:left w:val="none" w:sz="0" w:space="0" w:color="auto"/>
                                        <w:bottom w:val="none" w:sz="0" w:space="0" w:color="auto"/>
                                        <w:right w:val="none" w:sz="0" w:space="0" w:color="auto"/>
                                      </w:divBdr>
                                      <w:divsChild>
                                        <w:div w:id="1888180595">
                                          <w:marLeft w:val="0"/>
                                          <w:marRight w:val="0"/>
                                          <w:marTop w:val="0"/>
                                          <w:marBottom w:val="0"/>
                                          <w:divBdr>
                                            <w:top w:val="none" w:sz="0" w:space="0" w:color="auto"/>
                                            <w:left w:val="none" w:sz="0" w:space="0" w:color="auto"/>
                                            <w:bottom w:val="none" w:sz="0" w:space="0" w:color="auto"/>
                                            <w:right w:val="none" w:sz="0" w:space="0" w:color="auto"/>
                                          </w:divBdr>
                                          <w:divsChild>
                                            <w:div w:id="674377705">
                                              <w:marLeft w:val="0"/>
                                              <w:marRight w:val="0"/>
                                              <w:marTop w:val="0"/>
                                              <w:marBottom w:val="0"/>
                                              <w:divBdr>
                                                <w:top w:val="none" w:sz="0" w:space="0" w:color="auto"/>
                                                <w:left w:val="none" w:sz="0" w:space="0" w:color="auto"/>
                                                <w:bottom w:val="none" w:sz="0" w:space="0" w:color="auto"/>
                                                <w:right w:val="none" w:sz="0" w:space="0" w:color="auto"/>
                                              </w:divBdr>
                                              <w:divsChild>
                                                <w:div w:id="1468937073">
                                                  <w:marLeft w:val="0"/>
                                                  <w:marRight w:val="0"/>
                                                  <w:marTop w:val="0"/>
                                                  <w:marBottom w:val="0"/>
                                                  <w:divBdr>
                                                    <w:top w:val="none" w:sz="0" w:space="0" w:color="auto"/>
                                                    <w:left w:val="none" w:sz="0" w:space="0" w:color="auto"/>
                                                    <w:bottom w:val="none" w:sz="0" w:space="0" w:color="auto"/>
                                                    <w:right w:val="none" w:sz="0" w:space="0" w:color="auto"/>
                                                  </w:divBdr>
                                                  <w:divsChild>
                                                    <w:div w:id="383024912">
                                                      <w:marLeft w:val="0"/>
                                                      <w:marRight w:val="0"/>
                                                      <w:marTop w:val="0"/>
                                                      <w:marBottom w:val="0"/>
                                                      <w:divBdr>
                                                        <w:top w:val="none" w:sz="0" w:space="0" w:color="auto"/>
                                                        <w:left w:val="none" w:sz="0" w:space="0" w:color="auto"/>
                                                        <w:bottom w:val="none" w:sz="0" w:space="0" w:color="auto"/>
                                                        <w:right w:val="none" w:sz="0" w:space="0" w:color="auto"/>
                                                      </w:divBdr>
                                                      <w:divsChild>
                                                        <w:div w:id="161816065">
                                                          <w:marLeft w:val="0"/>
                                                          <w:marRight w:val="0"/>
                                                          <w:marTop w:val="0"/>
                                                          <w:marBottom w:val="0"/>
                                                          <w:divBdr>
                                                            <w:top w:val="none" w:sz="0" w:space="0" w:color="auto"/>
                                                            <w:left w:val="none" w:sz="0" w:space="0" w:color="auto"/>
                                                            <w:bottom w:val="none" w:sz="0" w:space="0" w:color="auto"/>
                                                            <w:right w:val="none" w:sz="0" w:space="0" w:color="auto"/>
                                                          </w:divBdr>
                                                          <w:divsChild>
                                                            <w:div w:id="1098602848">
                                                              <w:marLeft w:val="0"/>
                                                              <w:marRight w:val="0"/>
                                                              <w:marTop w:val="0"/>
                                                              <w:marBottom w:val="0"/>
                                                              <w:divBdr>
                                                                <w:top w:val="none" w:sz="0" w:space="0" w:color="auto"/>
                                                                <w:left w:val="none" w:sz="0" w:space="0" w:color="auto"/>
                                                                <w:bottom w:val="none" w:sz="0" w:space="0" w:color="auto"/>
                                                                <w:right w:val="none" w:sz="0" w:space="0" w:color="auto"/>
                                                              </w:divBdr>
                                                              <w:divsChild>
                                                                <w:div w:id="842547124">
                                                                  <w:marLeft w:val="0"/>
                                                                  <w:marRight w:val="0"/>
                                                                  <w:marTop w:val="0"/>
                                                                  <w:marBottom w:val="0"/>
                                                                  <w:divBdr>
                                                                    <w:top w:val="none" w:sz="0" w:space="0" w:color="auto"/>
                                                                    <w:left w:val="none" w:sz="0" w:space="0" w:color="auto"/>
                                                                    <w:bottom w:val="none" w:sz="0" w:space="0" w:color="auto"/>
                                                                    <w:right w:val="none" w:sz="0" w:space="0" w:color="auto"/>
                                                                  </w:divBdr>
                                                                  <w:divsChild>
                                                                    <w:div w:id="1688561098">
                                                                      <w:marLeft w:val="0"/>
                                                                      <w:marRight w:val="0"/>
                                                                      <w:marTop w:val="0"/>
                                                                      <w:marBottom w:val="0"/>
                                                                      <w:divBdr>
                                                                        <w:top w:val="none" w:sz="0" w:space="0" w:color="auto"/>
                                                                        <w:left w:val="none" w:sz="0" w:space="0" w:color="auto"/>
                                                                        <w:bottom w:val="none" w:sz="0" w:space="0" w:color="auto"/>
                                                                        <w:right w:val="none" w:sz="0" w:space="0" w:color="auto"/>
                                                                      </w:divBdr>
                                                                      <w:divsChild>
                                                                        <w:div w:id="1328749385">
                                                                          <w:marLeft w:val="0"/>
                                                                          <w:marRight w:val="0"/>
                                                                          <w:marTop w:val="0"/>
                                                                          <w:marBottom w:val="0"/>
                                                                          <w:divBdr>
                                                                            <w:top w:val="none" w:sz="0" w:space="0" w:color="auto"/>
                                                                            <w:left w:val="none" w:sz="0" w:space="0" w:color="auto"/>
                                                                            <w:bottom w:val="none" w:sz="0" w:space="0" w:color="auto"/>
                                                                            <w:right w:val="none" w:sz="0" w:space="0" w:color="auto"/>
                                                                          </w:divBdr>
                                                                          <w:divsChild>
                                                                            <w:div w:id="1832865140">
                                                                              <w:marLeft w:val="0"/>
                                                                              <w:marRight w:val="0"/>
                                                                              <w:marTop w:val="0"/>
                                                                              <w:marBottom w:val="0"/>
                                                                              <w:divBdr>
                                                                                <w:top w:val="none" w:sz="0" w:space="0" w:color="auto"/>
                                                                                <w:left w:val="none" w:sz="0" w:space="0" w:color="auto"/>
                                                                                <w:bottom w:val="none" w:sz="0" w:space="0" w:color="auto"/>
                                                                                <w:right w:val="none" w:sz="0" w:space="0" w:color="auto"/>
                                                                              </w:divBdr>
                                                                              <w:divsChild>
                                                                                <w:div w:id="690184643">
                                                                                  <w:marLeft w:val="0"/>
                                                                                  <w:marRight w:val="0"/>
                                                                                  <w:marTop w:val="0"/>
                                                                                  <w:marBottom w:val="0"/>
                                                                                  <w:divBdr>
                                                                                    <w:top w:val="none" w:sz="0" w:space="0" w:color="auto"/>
                                                                                    <w:left w:val="none" w:sz="0" w:space="0" w:color="auto"/>
                                                                                    <w:bottom w:val="none" w:sz="0" w:space="0" w:color="auto"/>
                                                                                    <w:right w:val="none" w:sz="0" w:space="0" w:color="auto"/>
                                                                                  </w:divBdr>
                                                                                  <w:divsChild>
                                                                                    <w:div w:id="1270818114">
                                                                                      <w:marLeft w:val="0"/>
                                                                                      <w:marRight w:val="0"/>
                                                                                      <w:marTop w:val="0"/>
                                                                                      <w:marBottom w:val="0"/>
                                                                                      <w:divBdr>
                                                                                        <w:top w:val="none" w:sz="0" w:space="0" w:color="auto"/>
                                                                                        <w:left w:val="none" w:sz="0" w:space="0" w:color="auto"/>
                                                                                        <w:bottom w:val="none" w:sz="0" w:space="0" w:color="auto"/>
                                                                                        <w:right w:val="none" w:sz="0" w:space="0" w:color="auto"/>
                                                                                      </w:divBdr>
                                                                                      <w:divsChild>
                                                                                        <w:div w:id="1997563376">
                                                                                          <w:marLeft w:val="0"/>
                                                                                          <w:marRight w:val="0"/>
                                                                                          <w:marTop w:val="0"/>
                                                                                          <w:marBottom w:val="0"/>
                                                                                          <w:divBdr>
                                                                                            <w:top w:val="none" w:sz="0" w:space="0" w:color="auto"/>
                                                                                            <w:left w:val="none" w:sz="0" w:space="0" w:color="auto"/>
                                                                                            <w:bottom w:val="none" w:sz="0" w:space="0" w:color="auto"/>
                                                                                            <w:right w:val="none" w:sz="0" w:space="0" w:color="auto"/>
                                                                                          </w:divBdr>
                                                                                          <w:divsChild>
                                                                                            <w:div w:id="792405404">
                                                                                              <w:marLeft w:val="0"/>
                                                                                              <w:marRight w:val="0"/>
                                                                                              <w:marTop w:val="0"/>
                                                                                              <w:marBottom w:val="0"/>
                                                                                              <w:divBdr>
                                                                                                <w:top w:val="none" w:sz="0" w:space="0" w:color="auto"/>
                                                                                                <w:left w:val="none" w:sz="0" w:space="0" w:color="auto"/>
                                                                                                <w:bottom w:val="none" w:sz="0" w:space="0" w:color="auto"/>
                                                                                                <w:right w:val="none" w:sz="0" w:space="0" w:color="auto"/>
                                                                                              </w:divBdr>
                                                                                              <w:divsChild>
                                                                                                <w:div w:id="1983196109">
                                                                                                  <w:marLeft w:val="0"/>
                                                                                                  <w:marRight w:val="0"/>
                                                                                                  <w:marTop w:val="0"/>
                                                                                                  <w:marBottom w:val="0"/>
                                                                                                  <w:divBdr>
                                                                                                    <w:top w:val="none" w:sz="0" w:space="0" w:color="auto"/>
                                                                                                    <w:left w:val="none" w:sz="0" w:space="0" w:color="auto"/>
                                                                                                    <w:bottom w:val="none" w:sz="0" w:space="0" w:color="auto"/>
                                                                                                    <w:right w:val="none" w:sz="0" w:space="0" w:color="auto"/>
                                                                                                  </w:divBdr>
                                                                                                  <w:divsChild>
                                                                                                    <w:div w:id="1973708594">
                                                                                                      <w:marLeft w:val="0"/>
                                                                                                      <w:marRight w:val="0"/>
                                                                                                      <w:marTop w:val="0"/>
                                                                                                      <w:marBottom w:val="0"/>
                                                                                                      <w:divBdr>
                                                                                                        <w:top w:val="none" w:sz="0" w:space="0" w:color="auto"/>
                                                                                                        <w:left w:val="none" w:sz="0" w:space="0" w:color="auto"/>
                                                                                                        <w:bottom w:val="none" w:sz="0" w:space="0" w:color="auto"/>
                                                                                                        <w:right w:val="none" w:sz="0" w:space="0" w:color="auto"/>
                                                                                                      </w:divBdr>
                                                                                                      <w:divsChild>
                                                                                                        <w:div w:id="1647079463">
                                                                                                          <w:marLeft w:val="0"/>
                                                                                                          <w:marRight w:val="0"/>
                                                                                                          <w:marTop w:val="0"/>
                                                                                                          <w:marBottom w:val="0"/>
                                                                                                          <w:divBdr>
                                                                                                            <w:top w:val="none" w:sz="0" w:space="0" w:color="auto"/>
                                                                                                            <w:left w:val="none" w:sz="0" w:space="0" w:color="auto"/>
                                                                                                            <w:bottom w:val="none" w:sz="0" w:space="0" w:color="auto"/>
                                                                                                            <w:right w:val="none" w:sz="0" w:space="0" w:color="auto"/>
                                                                                                          </w:divBdr>
                                                                                                          <w:divsChild>
                                                                                                            <w:div w:id="1297954794">
                                                                                                              <w:marLeft w:val="0"/>
                                                                                                              <w:marRight w:val="0"/>
                                                                                                              <w:marTop w:val="0"/>
                                                                                                              <w:marBottom w:val="0"/>
                                                                                                              <w:divBdr>
                                                                                                                <w:top w:val="none" w:sz="0" w:space="0" w:color="auto"/>
                                                                                                                <w:left w:val="none" w:sz="0" w:space="0" w:color="auto"/>
                                                                                                                <w:bottom w:val="none" w:sz="0" w:space="0" w:color="auto"/>
                                                                                                                <w:right w:val="none" w:sz="0" w:space="0" w:color="auto"/>
                                                                                                              </w:divBdr>
                                                                                                              <w:divsChild>
                                                                                                                <w:div w:id="1057431651">
                                                                                                                  <w:marLeft w:val="0"/>
                                                                                                                  <w:marRight w:val="0"/>
                                                                                                                  <w:marTop w:val="0"/>
                                                                                                                  <w:marBottom w:val="0"/>
                                                                                                                  <w:divBdr>
                                                                                                                    <w:top w:val="none" w:sz="0" w:space="0" w:color="auto"/>
                                                                                                                    <w:left w:val="none" w:sz="0" w:space="0" w:color="auto"/>
                                                                                                                    <w:bottom w:val="none" w:sz="0" w:space="0" w:color="auto"/>
                                                                                                                    <w:right w:val="none" w:sz="0" w:space="0" w:color="auto"/>
                                                                                                                  </w:divBdr>
                                                                                                                  <w:divsChild>
                                                                                                                    <w:div w:id="640113275">
                                                                                                                      <w:marLeft w:val="0"/>
                                                                                                                      <w:marRight w:val="0"/>
                                                                                                                      <w:marTop w:val="0"/>
                                                                                                                      <w:marBottom w:val="0"/>
                                                                                                                      <w:divBdr>
                                                                                                                        <w:top w:val="none" w:sz="0" w:space="0" w:color="auto"/>
                                                                                                                        <w:left w:val="none" w:sz="0" w:space="0" w:color="auto"/>
                                                                                                                        <w:bottom w:val="none" w:sz="0" w:space="0" w:color="auto"/>
                                                                                                                        <w:right w:val="none" w:sz="0" w:space="0" w:color="auto"/>
                                                                                                                      </w:divBdr>
                                                                                                                      <w:divsChild>
                                                                                                                        <w:div w:id="1099563564">
                                                                                                                          <w:marLeft w:val="0"/>
                                                                                                                          <w:marRight w:val="0"/>
                                                                                                                          <w:marTop w:val="0"/>
                                                                                                                          <w:marBottom w:val="0"/>
                                                                                                                          <w:divBdr>
                                                                                                                            <w:top w:val="none" w:sz="0" w:space="0" w:color="auto"/>
                                                                                                                            <w:left w:val="none" w:sz="0" w:space="0" w:color="auto"/>
                                                                                                                            <w:bottom w:val="none" w:sz="0" w:space="0" w:color="auto"/>
                                                                                                                            <w:right w:val="none" w:sz="0" w:space="0" w:color="auto"/>
                                                                                                                          </w:divBdr>
                                                                                                                          <w:divsChild>
                                                                                                                            <w:div w:id="849683311">
                                                                                                                              <w:marLeft w:val="0"/>
                                                                                                                              <w:marRight w:val="0"/>
                                                                                                                              <w:marTop w:val="0"/>
                                                                                                                              <w:marBottom w:val="0"/>
                                                                                                                              <w:divBdr>
                                                                                                                                <w:top w:val="none" w:sz="0" w:space="0" w:color="auto"/>
                                                                                                                                <w:left w:val="none" w:sz="0" w:space="0" w:color="auto"/>
                                                                                                                                <w:bottom w:val="none" w:sz="0" w:space="0" w:color="auto"/>
                                                                                                                                <w:right w:val="none" w:sz="0" w:space="0" w:color="auto"/>
                                                                                                                              </w:divBdr>
                                                                                                                              <w:divsChild>
                                                                                                                                <w:div w:id="1852258577">
                                                                                                                                  <w:marLeft w:val="0"/>
                                                                                                                                  <w:marRight w:val="0"/>
                                                                                                                                  <w:marTop w:val="0"/>
                                                                                                                                  <w:marBottom w:val="0"/>
                                                                                                                                  <w:divBdr>
                                                                                                                                    <w:top w:val="none" w:sz="0" w:space="0" w:color="auto"/>
                                                                                                                                    <w:left w:val="none" w:sz="0" w:space="0" w:color="auto"/>
                                                                                                                                    <w:bottom w:val="none" w:sz="0" w:space="0" w:color="auto"/>
                                                                                                                                    <w:right w:val="none" w:sz="0" w:space="0" w:color="auto"/>
                                                                                                                                  </w:divBdr>
                                                                                                                                  <w:divsChild>
                                                                                                                                    <w:div w:id="845248755">
                                                                                                                                      <w:marLeft w:val="0"/>
                                                                                                                                      <w:marRight w:val="0"/>
                                                                                                                                      <w:marTop w:val="0"/>
                                                                                                                                      <w:marBottom w:val="0"/>
                                                                                                                                      <w:divBdr>
                                                                                                                                        <w:top w:val="none" w:sz="0" w:space="0" w:color="auto"/>
                                                                                                                                        <w:left w:val="none" w:sz="0" w:space="0" w:color="auto"/>
                                                                                                                                        <w:bottom w:val="none" w:sz="0" w:space="0" w:color="auto"/>
                                                                                                                                        <w:right w:val="none" w:sz="0" w:space="0" w:color="auto"/>
                                                                                                                                      </w:divBdr>
                                                                                                                                      <w:divsChild>
                                                                                                                                        <w:div w:id="1439448907">
                                                                                                                                          <w:marLeft w:val="0"/>
                                                                                                                                          <w:marRight w:val="0"/>
                                                                                                                                          <w:marTop w:val="0"/>
                                                                                                                                          <w:marBottom w:val="0"/>
                                                                                                                                          <w:divBdr>
                                                                                                                                            <w:top w:val="none" w:sz="0" w:space="0" w:color="auto"/>
                                                                                                                                            <w:left w:val="none" w:sz="0" w:space="0" w:color="auto"/>
                                                                                                                                            <w:bottom w:val="none" w:sz="0" w:space="0" w:color="auto"/>
                                                                                                                                            <w:right w:val="none" w:sz="0" w:space="0" w:color="auto"/>
                                                                                                                                          </w:divBdr>
                                                                                                                                          <w:divsChild>
                                                                                                                                            <w:div w:id="1228882258">
                                                                                                                                              <w:marLeft w:val="0"/>
                                                                                                                                              <w:marRight w:val="0"/>
                                                                                                                                              <w:marTop w:val="0"/>
                                                                                                                                              <w:marBottom w:val="0"/>
                                                                                                                                              <w:divBdr>
                                                                                                                                                <w:top w:val="none" w:sz="0" w:space="0" w:color="auto"/>
                                                                                                                                                <w:left w:val="none" w:sz="0" w:space="0" w:color="auto"/>
                                                                                                                                                <w:bottom w:val="none" w:sz="0" w:space="0" w:color="auto"/>
                                                                                                                                                <w:right w:val="none" w:sz="0" w:space="0" w:color="auto"/>
                                                                                                                                              </w:divBdr>
                                                                                                                                              <w:divsChild>
                                                                                                                                                <w:div w:id="1288731188">
                                                                                                                                                  <w:marLeft w:val="0"/>
                                                                                                                                                  <w:marRight w:val="0"/>
                                                                                                                                                  <w:marTop w:val="0"/>
                                                                                                                                                  <w:marBottom w:val="0"/>
                                                                                                                                                  <w:divBdr>
                                                                                                                                                    <w:top w:val="none" w:sz="0" w:space="0" w:color="auto"/>
                                                                                                                                                    <w:left w:val="none" w:sz="0" w:space="0" w:color="auto"/>
                                                                                                                                                    <w:bottom w:val="none" w:sz="0" w:space="0" w:color="auto"/>
                                                                                                                                                    <w:right w:val="none" w:sz="0" w:space="0" w:color="auto"/>
                                                                                                                                                  </w:divBdr>
                                                                                                                                                  <w:divsChild>
                                                                                                                                                    <w:div w:id="1236476823">
                                                                                                                                                      <w:marLeft w:val="0"/>
                                                                                                                                                      <w:marRight w:val="0"/>
                                                                                                                                                      <w:marTop w:val="0"/>
                                                                                                                                                      <w:marBottom w:val="0"/>
                                                                                                                                                      <w:divBdr>
                                                                                                                                                        <w:top w:val="none" w:sz="0" w:space="0" w:color="auto"/>
                                                                                                                                                        <w:left w:val="none" w:sz="0" w:space="0" w:color="auto"/>
                                                                                                                                                        <w:bottom w:val="none" w:sz="0" w:space="0" w:color="auto"/>
                                                                                                                                                        <w:right w:val="none" w:sz="0" w:space="0" w:color="auto"/>
                                                                                                                                                      </w:divBdr>
                                                                                                                                                      <w:divsChild>
                                                                                                                                                        <w:div w:id="1942181523">
                                                                                                                                                          <w:marLeft w:val="0"/>
                                                                                                                                                          <w:marRight w:val="0"/>
                                                                                                                                                          <w:marTop w:val="0"/>
                                                                                                                                                          <w:marBottom w:val="0"/>
                                                                                                                                                          <w:divBdr>
                                                                                                                                                            <w:top w:val="none" w:sz="0" w:space="0" w:color="auto"/>
                                                                                                                                                            <w:left w:val="none" w:sz="0" w:space="0" w:color="auto"/>
                                                                                                                                                            <w:bottom w:val="none" w:sz="0" w:space="0" w:color="auto"/>
                                                                                                                                                            <w:right w:val="none" w:sz="0" w:space="0" w:color="auto"/>
                                                                                                                                                          </w:divBdr>
                                                                                                                                                          <w:divsChild>
                                                                                                                                                            <w:div w:id="278025499">
                                                                                                                                                              <w:marLeft w:val="0"/>
                                                                                                                                                              <w:marRight w:val="0"/>
                                                                                                                                                              <w:marTop w:val="0"/>
                                                                                                                                                              <w:marBottom w:val="0"/>
                                                                                                                                                              <w:divBdr>
                                                                                                                                                                <w:top w:val="none" w:sz="0" w:space="0" w:color="auto"/>
                                                                                                                                                                <w:left w:val="none" w:sz="0" w:space="0" w:color="auto"/>
                                                                                                                                                                <w:bottom w:val="none" w:sz="0" w:space="0" w:color="auto"/>
                                                                                                                                                                <w:right w:val="none" w:sz="0" w:space="0" w:color="auto"/>
                                                                                                                                                              </w:divBdr>
                                                                                                                                                              <w:divsChild>
                                                                                                                                                                <w:div w:id="295454477">
                                                                                                                                                                  <w:marLeft w:val="0"/>
                                                                                                                                                                  <w:marRight w:val="0"/>
                                                                                                                                                                  <w:marTop w:val="0"/>
                                                                                                                                                                  <w:marBottom w:val="0"/>
                                                                                                                                                                  <w:divBdr>
                                                                                                                                                                    <w:top w:val="none" w:sz="0" w:space="0" w:color="auto"/>
                                                                                                                                                                    <w:left w:val="none" w:sz="0" w:space="0" w:color="auto"/>
                                                                                                                                                                    <w:bottom w:val="none" w:sz="0" w:space="0" w:color="auto"/>
                                                                                                                                                                    <w:right w:val="none" w:sz="0" w:space="0" w:color="auto"/>
                                                                                                                                                                  </w:divBdr>
                                                                                                                                                                  <w:divsChild>
                                                                                                                                                                    <w:div w:id="980816086">
                                                                                                                                                                      <w:marLeft w:val="0"/>
                                                                                                                                                                      <w:marRight w:val="0"/>
                                                                                                                                                                      <w:marTop w:val="0"/>
                                                                                                                                                                      <w:marBottom w:val="0"/>
                                                                                                                                                                      <w:divBdr>
                                                                                                                                                                        <w:top w:val="none" w:sz="0" w:space="0" w:color="auto"/>
                                                                                                                                                                        <w:left w:val="none" w:sz="0" w:space="0" w:color="auto"/>
                                                                                                                                                                        <w:bottom w:val="none" w:sz="0" w:space="0" w:color="auto"/>
                                                                                                                                                                        <w:right w:val="none" w:sz="0" w:space="0" w:color="auto"/>
                                                                                                                                                                      </w:divBdr>
                                                                                                                                                                      <w:divsChild>
                                                                                                                                                                        <w:div w:id="823859660">
                                                                                                                                                                          <w:marLeft w:val="0"/>
                                                                                                                                                                          <w:marRight w:val="0"/>
                                                                                                                                                                          <w:marTop w:val="0"/>
                                                                                                                                                                          <w:marBottom w:val="0"/>
                                                                                                                                                                          <w:divBdr>
                                                                                                                                                                            <w:top w:val="none" w:sz="0" w:space="0" w:color="auto"/>
                                                                                                                                                                            <w:left w:val="none" w:sz="0" w:space="0" w:color="auto"/>
                                                                                                                                                                            <w:bottom w:val="none" w:sz="0" w:space="0" w:color="auto"/>
                                                                                                                                                                            <w:right w:val="none" w:sz="0" w:space="0" w:color="auto"/>
                                                                                                                                                                          </w:divBdr>
                                                                                                                                                                          <w:divsChild>
                                                                                                                                                                            <w:div w:id="1886984061">
                                                                                                                                                                              <w:marLeft w:val="0"/>
                                                                                                                                                                              <w:marRight w:val="0"/>
                                                                                                                                                                              <w:marTop w:val="0"/>
                                                                                                                                                                              <w:marBottom w:val="0"/>
                                                                                                                                                                              <w:divBdr>
                                                                                                                                                                                <w:top w:val="none" w:sz="0" w:space="0" w:color="auto"/>
                                                                                                                                                                                <w:left w:val="none" w:sz="0" w:space="0" w:color="auto"/>
                                                                                                                                                                                <w:bottom w:val="none" w:sz="0" w:space="0" w:color="auto"/>
                                                                                                                                                                                <w:right w:val="none" w:sz="0" w:space="0" w:color="auto"/>
                                                                                                                                                                              </w:divBdr>
                                                                                                                                                                              <w:divsChild>
                                                                                                                                                                                <w:div w:id="692463697">
                                                                                                                                                                                  <w:marLeft w:val="0"/>
                                                                                                                                                                                  <w:marRight w:val="0"/>
                                                                                                                                                                                  <w:marTop w:val="0"/>
                                                                                                                                                                                  <w:marBottom w:val="0"/>
                                                                                                                                                                                  <w:divBdr>
                                                                                                                                                                                    <w:top w:val="none" w:sz="0" w:space="0" w:color="auto"/>
                                                                                                                                                                                    <w:left w:val="none" w:sz="0" w:space="0" w:color="auto"/>
                                                                                                                                                                                    <w:bottom w:val="none" w:sz="0" w:space="0" w:color="auto"/>
                                                                                                                                                                                    <w:right w:val="none" w:sz="0" w:space="0" w:color="auto"/>
                                                                                                                                                                                  </w:divBdr>
                                                                                                                                                                                  <w:divsChild>
                                                                                                                                                                                    <w:div w:id="802036838">
                                                                                                                                                                                      <w:marLeft w:val="0"/>
                                                                                                                                                                                      <w:marRight w:val="0"/>
                                                                                                                                                                                      <w:marTop w:val="0"/>
                                                                                                                                                                                      <w:marBottom w:val="0"/>
                                                                                                                                                                                      <w:divBdr>
                                                                                                                                                                                        <w:top w:val="none" w:sz="0" w:space="0" w:color="auto"/>
                                                                                                                                                                                        <w:left w:val="none" w:sz="0" w:space="0" w:color="auto"/>
                                                                                                                                                                                        <w:bottom w:val="none" w:sz="0" w:space="0" w:color="auto"/>
                                                                                                                                                                                        <w:right w:val="none" w:sz="0" w:space="0" w:color="auto"/>
                                                                                                                                                                                      </w:divBdr>
                                                                                                                                                                                      <w:divsChild>
                                                                                                                                                                                        <w:div w:id="969747602">
                                                                                                                                                                                          <w:marLeft w:val="0"/>
                                                                                                                                                                                          <w:marRight w:val="0"/>
                                                                                                                                                                                          <w:marTop w:val="0"/>
                                                                                                                                                                                          <w:marBottom w:val="0"/>
                                                                                                                                                                                          <w:divBdr>
                                                                                                                                                                                            <w:top w:val="none" w:sz="0" w:space="0" w:color="auto"/>
                                                                                                                                                                                            <w:left w:val="none" w:sz="0" w:space="0" w:color="auto"/>
                                                                                                                                                                                            <w:bottom w:val="none" w:sz="0" w:space="0" w:color="auto"/>
                                                                                                                                                                                            <w:right w:val="none" w:sz="0" w:space="0" w:color="auto"/>
                                                                                                                                                                                          </w:divBdr>
                                                                                                                                                                                          <w:divsChild>
                                                                                                                                                                                            <w:div w:id="328564141">
                                                                                                                                                                                              <w:marLeft w:val="0"/>
                                                                                                                                                                                              <w:marRight w:val="0"/>
                                                                                                                                                                                              <w:marTop w:val="0"/>
                                                                                                                                                                                              <w:marBottom w:val="0"/>
                                                                                                                                                                                              <w:divBdr>
                                                                                                                                                                                                <w:top w:val="none" w:sz="0" w:space="0" w:color="auto"/>
                                                                                                                                                                                                <w:left w:val="none" w:sz="0" w:space="0" w:color="auto"/>
                                                                                                                                                                                                <w:bottom w:val="none" w:sz="0" w:space="0" w:color="auto"/>
                                                                                                                                                                                                <w:right w:val="none" w:sz="0" w:space="0" w:color="auto"/>
                                                                                                                                                                                              </w:divBdr>
                                                                                                                                                                                              <w:divsChild>
                                                                                                                                                                                                <w:div w:id="1975407496">
                                                                                                                                                                                                  <w:marLeft w:val="0"/>
                                                                                                                                                                                                  <w:marRight w:val="0"/>
                                                                                                                                                                                                  <w:marTop w:val="0"/>
                                                                                                                                                                                                  <w:marBottom w:val="0"/>
                                                                                                                                                                                                  <w:divBdr>
                                                                                                                                                                                                    <w:top w:val="none" w:sz="0" w:space="0" w:color="auto"/>
                                                                                                                                                                                                    <w:left w:val="none" w:sz="0" w:space="0" w:color="auto"/>
                                                                                                                                                                                                    <w:bottom w:val="none" w:sz="0" w:space="0" w:color="auto"/>
                                                                                                                                                                                                    <w:right w:val="none" w:sz="0" w:space="0" w:color="auto"/>
                                                                                                                                                                                                  </w:divBdr>
                                                                                                                                                                                                  <w:divsChild>
                                                                                                                                                                                                    <w:div w:id="229318156">
                                                                                                                                                                                                      <w:marLeft w:val="0"/>
                                                                                                                                                                                                      <w:marRight w:val="0"/>
                                                                                                                                                                                                      <w:marTop w:val="0"/>
                                                                                                                                                                                                      <w:marBottom w:val="0"/>
                                                                                                                                                                                                      <w:divBdr>
                                                                                                                                                                                                        <w:top w:val="none" w:sz="0" w:space="0" w:color="auto"/>
                                                                                                                                                                                                        <w:left w:val="none" w:sz="0" w:space="0" w:color="auto"/>
                                                                                                                                                                                                        <w:bottom w:val="none" w:sz="0" w:space="0" w:color="auto"/>
                                                                                                                                                                                                        <w:right w:val="none" w:sz="0" w:space="0" w:color="auto"/>
                                                                                                                                                                                                      </w:divBdr>
                                                                                                                                                                                                      <w:divsChild>
                                                                                                                                                                                                        <w:div w:id="1304851109">
                                                                                                                                                                                                          <w:marLeft w:val="0"/>
                                                                                                                                                                                                          <w:marRight w:val="0"/>
                                                                                                                                                                                                          <w:marTop w:val="0"/>
                                                                                                                                                                                                          <w:marBottom w:val="0"/>
                                                                                                                                                                                                          <w:divBdr>
                                                                                                                                                                                                            <w:top w:val="none" w:sz="0" w:space="0" w:color="auto"/>
                                                                                                                                                                                                            <w:left w:val="none" w:sz="0" w:space="0" w:color="auto"/>
                                                                                                                                                                                                            <w:bottom w:val="none" w:sz="0" w:space="0" w:color="auto"/>
                                                                                                                                                                                                            <w:right w:val="none" w:sz="0" w:space="0" w:color="auto"/>
                                                                                                                                                                                                          </w:divBdr>
                                                                                                                                                                                                          <w:divsChild>
                                                                                                                                                                                                            <w:div w:id="331374030">
                                                                                                                                                                                                              <w:marLeft w:val="0"/>
                                                                                                                                                                                                              <w:marRight w:val="0"/>
                                                                                                                                                                                                              <w:marTop w:val="0"/>
                                                                                                                                                                                                              <w:marBottom w:val="0"/>
                                                                                                                                                                                                              <w:divBdr>
                                                                                                                                                                                                                <w:top w:val="none" w:sz="0" w:space="0" w:color="auto"/>
                                                                                                                                                                                                                <w:left w:val="none" w:sz="0" w:space="0" w:color="auto"/>
                                                                                                                                                                                                                <w:bottom w:val="none" w:sz="0" w:space="0" w:color="auto"/>
                                                                                                                                                                                                                <w:right w:val="none" w:sz="0" w:space="0" w:color="auto"/>
                                                                                                                                                                                                              </w:divBdr>
                                                                                                                                                                                                              <w:divsChild>
                                                                                                                                                                                                                <w:div w:id="30351321">
                                                                                                                                                                                                                  <w:marLeft w:val="0"/>
                                                                                                                                                                                                                  <w:marRight w:val="0"/>
                                                                                                                                                                                                                  <w:marTop w:val="0"/>
                                                                                                                                                                                                                  <w:marBottom w:val="0"/>
                                                                                                                                                                                                                  <w:divBdr>
                                                                                                                                                                                                                    <w:top w:val="none" w:sz="0" w:space="0" w:color="auto"/>
                                                                                                                                                                                                                    <w:left w:val="none" w:sz="0" w:space="0" w:color="auto"/>
                                                                                                                                                                                                                    <w:bottom w:val="none" w:sz="0" w:space="0" w:color="auto"/>
                                                                                                                                                                                                                    <w:right w:val="none" w:sz="0" w:space="0" w:color="auto"/>
                                                                                                                                                                                                                  </w:divBdr>
                                                                                                                                                                                                                  <w:divsChild>
                                                                                                                                                                                                                    <w:div w:id="175195151">
                                                                                                                                                                                                                      <w:marLeft w:val="0"/>
                                                                                                                                                                                                                      <w:marRight w:val="0"/>
                                                                                                                                                                                                                      <w:marTop w:val="0"/>
                                                                                                                                                                                                                      <w:marBottom w:val="0"/>
                                                                                                                                                                                                                      <w:divBdr>
                                                                                                                                                                                                                        <w:top w:val="none" w:sz="0" w:space="0" w:color="auto"/>
                                                                                                                                                                                                                        <w:left w:val="none" w:sz="0" w:space="0" w:color="auto"/>
                                                                                                                                                                                                                        <w:bottom w:val="none" w:sz="0" w:space="0" w:color="auto"/>
                                                                                                                                                                                                                        <w:right w:val="none" w:sz="0" w:space="0" w:color="auto"/>
                                                                                                                                                                                                                      </w:divBdr>
                                                                                                                                                                                                                      <w:divsChild>
                                                                                                                                                                                                                        <w:div w:id="58212413">
                                                                                                                                                                                                                          <w:marLeft w:val="0"/>
                                                                                                                                                                                                                          <w:marRight w:val="0"/>
                                                                                                                                                                                                                          <w:marTop w:val="0"/>
                                                                                                                                                                                                                          <w:marBottom w:val="0"/>
                                                                                                                                                                                                                          <w:divBdr>
                                                                                                                                                                                                                            <w:top w:val="none" w:sz="0" w:space="0" w:color="auto"/>
                                                                                                                                                                                                                            <w:left w:val="none" w:sz="0" w:space="0" w:color="auto"/>
                                                                                                                                                                                                                            <w:bottom w:val="none" w:sz="0" w:space="0" w:color="auto"/>
                                                                                                                                                                                                                            <w:right w:val="none" w:sz="0" w:space="0" w:color="auto"/>
                                                                                                                                                                                                                          </w:divBdr>
                                                                                                                                                                                                                          <w:divsChild>
                                                                                                                                                                                                                            <w:div w:id="446854010">
                                                                                                                                                                                                                              <w:marLeft w:val="0"/>
                                                                                                                                                                                                                              <w:marRight w:val="0"/>
                                                                                                                                                                                                                              <w:marTop w:val="0"/>
                                                                                                                                                                                                                              <w:marBottom w:val="0"/>
                                                                                                                                                                                                                              <w:divBdr>
                                                                                                                                                                                                                                <w:top w:val="none" w:sz="0" w:space="0" w:color="auto"/>
                                                                                                                                                                                                                                <w:left w:val="none" w:sz="0" w:space="0" w:color="auto"/>
                                                                                                                                                                                                                                <w:bottom w:val="none" w:sz="0" w:space="0" w:color="auto"/>
                                                                                                                                                                                                                                <w:right w:val="none" w:sz="0" w:space="0" w:color="auto"/>
                                                                                                                                                                                                                              </w:divBdr>
                                                                                                                                                                                                                              <w:divsChild>
                                                                                                                                                                                                                                <w:div w:id="1236168585">
                                                                                                                                                                                                                                  <w:marLeft w:val="0"/>
                                                                                                                                                                                                                                  <w:marRight w:val="0"/>
                                                                                                                                                                                                                                  <w:marTop w:val="0"/>
                                                                                                                                                                                                                                  <w:marBottom w:val="0"/>
                                                                                                                                                                                                                                  <w:divBdr>
                                                                                                                                                                                                                                    <w:top w:val="none" w:sz="0" w:space="0" w:color="auto"/>
                                                                                                                                                                                                                                    <w:left w:val="none" w:sz="0" w:space="0" w:color="auto"/>
                                                                                                                                                                                                                                    <w:bottom w:val="none" w:sz="0" w:space="0" w:color="auto"/>
                                                                                                                                                                                                                                    <w:right w:val="none" w:sz="0" w:space="0" w:color="auto"/>
                                                                                                                                                                                                                                  </w:divBdr>
                                                                                                                                                                                                                                  <w:divsChild>
                                                                                                                                                                                                                                    <w:div w:id="2129154313">
                                                                                                                                                                                                                                      <w:marLeft w:val="0"/>
                                                                                                                                                                                                                                      <w:marRight w:val="0"/>
                                                                                                                                                                                                                                      <w:marTop w:val="0"/>
                                                                                                                                                                                                                                      <w:marBottom w:val="0"/>
                                                                                                                                                                                                                                      <w:divBdr>
                                                                                                                                                                                                                                        <w:top w:val="none" w:sz="0" w:space="0" w:color="auto"/>
                                                                                                                                                                                                                                        <w:left w:val="none" w:sz="0" w:space="0" w:color="auto"/>
                                                                                                                                                                                                                                        <w:bottom w:val="none" w:sz="0" w:space="0" w:color="auto"/>
                                                                                                                                                                                                                                        <w:right w:val="none" w:sz="0" w:space="0" w:color="auto"/>
                                                                                                                                                                                                                                      </w:divBdr>
                                                                                                                                                                                                                                      <w:divsChild>
                                                                                                                                                                                                                                        <w:div w:id="2073700208">
                                                                                                                                                                                                                                          <w:marLeft w:val="0"/>
                                                                                                                                                                                                                                          <w:marRight w:val="0"/>
                                                                                                                                                                                                                                          <w:marTop w:val="0"/>
                                                                                                                                                                                                                                          <w:marBottom w:val="0"/>
                                                                                                                                                                                                                                          <w:divBdr>
                                                                                                                                                                                                                                            <w:top w:val="none" w:sz="0" w:space="0" w:color="auto"/>
                                                                                                                                                                                                                                            <w:left w:val="none" w:sz="0" w:space="0" w:color="auto"/>
                                                                                                                                                                                                                                            <w:bottom w:val="none" w:sz="0" w:space="0" w:color="auto"/>
                                                                                                                                                                                                                                            <w:right w:val="none" w:sz="0" w:space="0" w:color="auto"/>
                                                                                                                                                                                                                                          </w:divBdr>
                                                                                                                                                                                                                                          <w:divsChild>
                                                                                                                                                                                                                                            <w:div w:id="2045862819">
                                                                                                                                                                                                                                              <w:marLeft w:val="0"/>
                                                                                                                                                                                                                                              <w:marRight w:val="0"/>
                                                                                                                                                                                                                                              <w:marTop w:val="0"/>
                                                                                                                                                                                                                                              <w:marBottom w:val="0"/>
                                                                                                                                                                                                                                              <w:divBdr>
                                                                                                                                                                                                                                                <w:top w:val="none" w:sz="0" w:space="0" w:color="auto"/>
                                                                                                                                                                                                                                                <w:left w:val="none" w:sz="0" w:space="0" w:color="auto"/>
                                                                                                                                                                                                                                                <w:bottom w:val="none" w:sz="0" w:space="0" w:color="auto"/>
                                                                                                                                                                                                                                                <w:right w:val="none" w:sz="0" w:space="0" w:color="auto"/>
                                                                                                                                                                                                                                              </w:divBdr>
                                                                                                                                                                                                                                              <w:divsChild>
                                                                                                                                                                                                                                                <w:div w:id="20425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ADA309-5FAF-47D5-9C0D-543D4BA0B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6</TotalTime>
  <Pages>6</Pages>
  <Words>10620</Words>
  <Characters>60537</Characters>
  <Application>Microsoft Office Word</Application>
  <DocSecurity>0</DocSecurity>
  <Lines>504</Lines>
  <Paragraphs>1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ultiview banknote recognition with component and shape analysis</vt:lpstr>
      <vt:lpstr></vt:lpstr>
    </vt:vector>
  </TitlesOfParts>
  <Company>IEEE</Company>
  <LinksUpToDate>false</LinksUpToDate>
  <CharactersWithSpaces>7101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view banknote recognition with component and shape analysis</dc:title>
  <dc:subject>IEEE Transactions on Magnetics</dc:subject>
  <dc:creator>Carlos Miguel Correia da Costa</dc:creator>
  <cp:keywords/>
  <dc:description/>
  <cp:lastModifiedBy>Carlos Costa</cp:lastModifiedBy>
  <cp:revision>175</cp:revision>
  <cp:lastPrinted>2012-08-02T18:53:00Z</cp:lastPrinted>
  <dcterms:created xsi:type="dcterms:W3CDTF">2014-01-22T09:35:00Z</dcterms:created>
  <dcterms:modified xsi:type="dcterms:W3CDTF">2014-01-30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costa.cmcc@gmail.com@www.mendeley.com</vt:lpwstr>
  </property>
  <property fmtid="{D5CDD505-2E9C-101B-9397-08002B2CF9AE}" pid="4" name="Mendeley Citation Style_1">
    <vt:lpwstr>http://www.zotero.org/styles/ieee-transactions-on-image-process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robotics-and-automation-magazine</vt:lpwstr>
  </property>
  <property fmtid="{D5CDD505-2E9C-101B-9397-08002B2CF9AE}" pid="14" name="Mendeley Recent Style Name 4_1">
    <vt:lpwstr>IEEE Robotics &amp; Automation Magazine</vt:lpwstr>
  </property>
  <property fmtid="{D5CDD505-2E9C-101B-9397-08002B2CF9AE}" pid="15" name="Mendeley Recent Style Id 5_1">
    <vt:lpwstr>http://www.zotero.org/styles/ieee-software</vt:lpwstr>
  </property>
  <property fmtid="{D5CDD505-2E9C-101B-9397-08002B2CF9AE}" pid="16" name="Mendeley Recent Style Name 5_1">
    <vt:lpwstr>IEEE Software</vt:lpwstr>
  </property>
  <property fmtid="{D5CDD505-2E9C-101B-9397-08002B2CF9AE}" pid="17" name="Mendeley Recent Style Id 6_1">
    <vt:lpwstr>http://www.zotero.org/styles/ieee-transactions-on-image-processing</vt:lpwstr>
  </property>
  <property fmtid="{D5CDD505-2E9C-101B-9397-08002B2CF9AE}" pid="18" name="Mendeley Recent Style Name 6_1">
    <vt:lpwstr>IEEE Transactions on Image Processing</vt:lpwstr>
  </property>
  <property fmtid="{D5CDD505-2E9C-101B-9397-08002B2CF9AE}" pid="19" name="Mendeley Recent Style Id 7_1">
    <vt:lpwstr>http://www.zotero.org/styles/ieee-transactions-on-software-engineering</vt:lpwstr>
  </property>
  <property fmtid="{D5CDD505-2E9C-101B-9397-08002B2CF9AE}" pid="20" name="Mendeley Recent Style Name 7_1">
    <vt:lpwstr>IEEE Transactions on Software Engineering</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